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70E1D71B"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 xml:space="preserve">which </w:t>
      </w:r>
      <w:r w:rsidR="00923B17">
        <w:rPr>
          <w:rFonts w:ascii="Times New Roman" w:hAnsi="Times New Roman"/>
          <w:sz w:val="22"/>
          <w:szCs w:val="22"/>
        </w:rPr>
        <w:t xml:space="preserve">relates signal to noise properties of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923B17">
        <w:rPr>
          <w:rFonts w:ascii="Times New Roman" w:hAnsi="Times New Roman"/>
          <w:sz w:val="22"/>
          <w:szCs w:val="22"/>
        </w:rPr>
        <w:t xml:space="preserve"> and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employs a single</w:t>
      </w:r>
      <w:r>
        <w:rPr>
          <w:rFonts w:ascii="Times New Roman" w:hAnsi="Times New Roman"/>
          <w:sz w:val="22"/>
          <w:szCs w:val="22"/>
        </w:rPr>
        <w:t xml:space="preserve"> center-surround receptive field </w:t>
      </w:r>
      <w:r w:rsidR="00764C04">
        <w:rPr>
          <w:rFonts w:ascii="Times New Roman" w:hAnsi="Times New Roman"/>
          <w:sz w:val="22"/>
          <w:szCs w:val="22"/>
        </w:rPr>
        <w:t xml:space="preserve">tailored to our stimulus set </w:t>
      </w:r>
      <w:r>
        <w:rPr>
          <w:rFonts w:ascii="Times New Roman" w:hAnsi="Times New Roman"/>
          <w:sz w:val="22"/>
          <w:szCs w:val="22"/>
        </w:rPr>
        <w:t xml:space="preserve">to estimate </w:t>
      </w:r>
      <w:r w:rsidR="00764C04">
        <w:rPr>
          <w:rFonts w:ascii="Times New Roman" w:hAnsi="Times New Roman"/>
          <w:sz w:val="22"/>
          <w:szCs w:val="22"/>
        </w:rPr>
        <w:t>the observer’s internal representation of lightness</w:t>
      </w:r>
      <w:r>
        <w:rPr>
          <w:rFonts w:ascii="Times New Roman" w:hAnsi="Times New Roman"/>
          <w:sz w:val="22"/>
          <w:szCs w:val="22"/>
        </w:rPr>
        <w:t xml:space="preserve">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245CD946"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Pr>
          <w:rFonts w:ascii="Times New Roman" w:hAnsi="Times New Roman"/>
          <w:sz w:val="22"/>
          <w:szCs w:val="22"/>
        </w:rPr>
        <w:t>object-</w:t>
      </w:r>
      <w:r w:rsidR="00554DFF">
        <w:rPr>
          <w:rFonts w:ascii="Times New Roman" w:hAnsi="Times New Roman"/>
          <w:sz w:val="22"/>
          <w:szCs w:val="22"/>
        </w:rPr>
        <w:t xml:space="preserve">extrinsic </w:t>
      </w:r>
      <w:r>
        <w:rPr>
          <w:rFonts w:ascii="Times New Roman" w:hAnsi="Times New Roman"/>
          <w:sz w:val="22"/>
          <w:szCs w:val="22"/>
        </w:rPr>
        <w:t>properties of</w:t>
      </w:r>
      <w:r w:rsidR="00554DFF">
        <w:rPr>
          <w:rFonts w:ascii="Times New Roman" w:hAnsi="Times New Roman"/>
          <w:sz w:val="22"/>
          <w:szCs w:val="22"/>
        </w:rPr>
        <w:t xml:space="preserve"> the visual scene</w:t>
      </w:r>
      <w:r>
        <w:rPr>
          <w:rFonts w:ascii="Times New Roman" w:hAnsi="Times New Roman"/>
          <w:sz w:val="22"/>
          <w:szCs w:val="22"/>
        </w:rPr>
        <w:t>, for example the illumination</w:t>
      </w:r>
      <w:r w:rsidR="00765ECD">
        <w:rPr>
          <w:rFonts w:ascii="Times New Roman" w:hAnsi="Times New Roman"/>
          <w:sz w:val="22"/>
          <w:szCs w:val="22"/>
        </w:rPr>
        <w:t>, the observer’s viewpoint,</w:t>
      </w:r>
      <w:r>
        <w:rPr>
          <w:rFonts w:ascii="Times New Roman" w:hAnsi="Times New Roman"/>
          <w:sz w:val="22"/>
          <w:szCs w:val="22"/>
        </w:rPr>
        <w:t xml:space="preserve"> and the </w:t>
      </w:r>
      <w:r w:rsidR="00DF596E">
        <w:rPr>
          <w:rFonts w:ascii="Times New Roman" w:hAnsi="Times New Roman"/>
          <w:sz w:val="22"/>
          <w:szCs w:val="22"/>
        </w:rPr>
        <w:t xml:space="preserve">object’s </w:t>
      </w:r>
      <w:r>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SGVsbWhvbHR6LCAxODk2OyBLbmls
bCAmYW1wOyBSaWNoYXJkcywgMTk5NjsgQnJhc2NhbXAgJmFtcDsgU2hldmVsbCwgMjAyMS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E073DD">
        <w:rPr>
          <w:rFonts w:ascii="Times New Roman" w:hAnsi="Times New Roman"/>
          <w:noProof/>
          <w:sz w:val="22"/>
          <w:szCs w:val="22"/>
        </w:rPr>
        <w:t>(Helmholtz, 1896; Knill &amp; Richards, 1996; Brascamp &amp; Shevell, 2021)</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649E98D"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object color</w:t>
      </w:r>
      <w:r w:rsidR="00364CF3">
        <w:rPr>
          <w:rFonts w:ascii="Times New Roman" w:hAnsi="Times New Roman"/>
          <w:sz w:val="22"/>
          <w:szCs w:val="22"/>
        </w:rPr>
        <w:t>/</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both with </w:t>
      </w:r>
      <w:r w:rsidR="00BA4C12">
        <w:rPr>
          <w:rFonts w:ascii="Times New Roman" w:hAnsi="Times New Roman"/>
          <w:sz w:val="22"/>
          <w:szCs w:val="22"/>
        </w:rPr>
        <w:t xml:space="preserve">its </w:t>
      </w:r>
      <w:r w:rsidR="000703E2">
        <w:rPr>
          <w:rFonts w:ascii="Times New Roman" w:hAnsi="Times New Roman"/>
          <w:sz w:val="22"/>
          <w:szCs w:val="22"/>
        </w:rPr>
        <w:t xml:space="preserve">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FC3D5C">
        <w:rPr>
          <w:rFonts w:ascii="Times New Roman" w:hAnsi="Times New Roman"/>
          <w:sz w:val="22"/>
          <w:szCs w:val="22"/>
        </w:rPr>
        <w:t>as well as</w:t>
      </w:r>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0C6011">
        <w:rPr>
          <w:rFonts w:ascii="Times New Roman" w:hAnsi="Times New Roman"/>
          <w:sz w:val="22"/>
          <w:szCs w:val="22"/>
        </w:rPr>
        <w:t xml:space="preserve">To t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 xml:space="preserve">succeeds at stabilizing its object color/lightness representation, we say that it achieves color/lightness constancy </w:t>
      </w:r>
    </w:p>
    <w:p w14:paraId="79B7BE03" w14:textId="19016750" w:rsidR="004E4848" w:rsidRDefault="004E4848">
      <w:pPr>
        <w:pStyle w:val="Default"/>
        <w:spacing w:before="0"/>
        <w:rPr>
          <w:rFonts w:ascii="Times New Roman" w:hAnsi="Times New Roman"/>
          <w:sz w:val="22"/>
          <w:szCs w:val="22"/>
        </w:rPr>
      </w:pPr>
    </w:p>
    <w:p w14:paraId="55A5DB9B" w14:textId="3E83F8A3"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subjective psychophysical methods, in which observers report the color/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sidRPr="00583130">
        <w:rPr>
          <w:rFonts w:ascii="Times New Roman" w:hAnsi="Times New Roman"/>
          <w:sz w:val="22"/>
          <w:szCs w:val="22"/>
        </w:rPr>
        <w:t>}</w:t>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A71EC7">
        <w:rPr>
          <w:rFonts w:ascii="Times New Roman" w:hAnsi="Times New Roman"/>
          <w:sz w:val="22"/>
          <w:szCs w:val="22"/>
        </w:rPr>
        <w:t xml:space="preserve">a number of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proofErr w:type="spellStart"/>
      <w:r w:rsidR="00364CF3">
        <w:rPr>
          <w:rFonts w:ascii="Times New Roman" w:hAnsi="Times New Roman"/>
          <w:sz w:val="22"/>
          <w:szCs w:val="22"/>
        </w:rPr>
        <w:t>the</w:t>
      </w:r>
      <w:proofErr w:type="spellEnd"/>
      <w:r w:rsidR="00364CF3">
        <w:rPr>
          <w:rFonts w:ascii="Times New Roman" w:hAnsi="Times New Roman"/>
          <w:sz w:val="22"/>
          <w:szCs w:val="22"/>
        </w:rPr>
        <w:t xml:space="preserv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0"/>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TbWl0aHNvbiwgMjAwNTsgQnJhaW5hcmQgJmFtcDsgUmFkb25qacSHLCAy
MDE0OyBIdXJsYmVydCwgMjAxO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mithson, 2005; Brainard &amp; Radonjić, 2014; Hurlbert, 2019)</w:t>
      </w:r>
      <w:r w:rsidR="00F06CF5">
        <w:rPr>
          <w:rFonts w:ascii="Times New Roman" w:hAnsi="Times New Roman"/>
          <w:sz w:val="22"/>
          <w:szCs w:val="22"/>
        </w:rPr>
        <w:fldChar w:fldCharType="end"/>
      </w:r>
      <w:commentRangeEnd w:id="0"/>
      <w:r w:rsidR="00E073DD">
        <w:rPr>
          <w:rStyle w:val="CommentReference"/>
          <w:rFonts w:ascii="Times New Roman" w:hAnsi="Times New Roman" w:cs="Times New Roman"/>
          <w:color w:val="auto"/>
          <w14:textOutline w14:w="0" w14:cap="rnd" w14:cmpd="sng" w14:algn="ctr">
            <w14:noFill/>
            <w14:prstDash w14:val="solid"/>
            <w14:bevel/>
          </w14:textOutline>
        </w:rPr>
        <w:commentReference w:id="0"/>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ays to approach understanding how the 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dpbGNocmlz
dCwgMjAwNjsgQWRlbHNvbiwgMjAwMDsgS2luZ2RvbSwgMjAxMTsgQnJhaW5hcmQgJmFtcDsgTWFs
b25le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see reviews cited earlier in this paragraph as well as Gilchrist, 2006; Adelson, 2000; Kingdom, 2011; Brainard &amp; Maloney,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27CF6BD0"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making a discrimination for 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them to the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RlbGxlciwgMTk4NDsgUGFya2VyICZhbXA7IE5ld3NvbWUsIDE5OTg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SURUZXh0PjYzOTU0ODA8
L0lEVGV4dD48cmVjb3JkPjxyZWMtbnVtYmVyPjI1MDQ8L3JlYy1udW1iZXI+PGZvcmVpZ24ta2V5
cz48a2V5IGFwcD0iRU4iIGRiLWlkPSI1OTJkcHQyZjU5MHgwbWV6dGUzNWY1ZndlZjBydHAyeHNm
cnoiIHRpbWVzdGFtcD0iMTYxNzEyMDk2OCI+MjUwND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GFsdC10aXRsZT5WaXNpb24gcmVz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Brindley, 1960; Green, 1996; Teller, 1984; Parker &amp; Newsome, 1998)</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BC3F5A">
        <w:rPr>
          <w:rFonts w:ascii="Times New Roman" w:hAnsi="Times New Roman"/>
          <w:sz w:val="22"/>
          <w:szCs w:val="22"/>
        </w:rPr>
        <w:t xml:space="preserve">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The basic 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can change 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OYWNobWlhcyAmYW1wOyBTYW5zYnVyeSwgMTk3NDsgSGlsbGlzICZhbXA7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E073DD">
        <w:rPr>
          <w:rFonts w:ascii="Times New Roman" w:hAnsi="Times New Roman"/>
          <w:noProof/>
          <w:sz w:val="22"/>
          <w:szCs w:val="22"/>
        </w:rPr>
        <w:t>(Nachmias &amp; Sansbury, 1974; Hillis &amp; Brainard, 2005; Hillis &amp; Brainard, 2007b)</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Hillis&lt;/Author&gt;&lt;Year&gt;2007&lt;/Year&gt;&lt;RecNum&gt;286&lt;/RecNum&gt;&lt;IDText&gt;17900902&lt;/IDText&gt;&lt;DisplayText&gt;(Hillis &amp;amp; Brainard, 2007a)&lt;/DisplayText&gt;&lt;record&gt;&lt;rec-number&gt;286&lt;/rec-number&gt;&lt;foreign-keys&gt;&lt;key app="EN" db-id="592dpt2f590x0mezte35f5fwef0rtp2xsfrz" timestamp="1598111308"&gt;286&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A second 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the discrimination not of </w:t>
      </w:r>
      <w:r w:rsidR="000D5781">
        <w:rPr>
          <w:rFonts w:ascii="Times New Roman" w:hAnsi="Times New Roman"/>
          <w:sz w:val="22"/>
          <w:szCs w:val="22"/>
        </w:rPr>
        <w:t xml:space="preserve">the </w:t>
      </w:r>
      <w:r w:rsidR="00B603CC">
        <w:rPr>
          <w:rFonts w:ascii="Times New Roman" w:hAnsi="Times New Roman"/>
          <w:sz w:val="22"/>
          <w:szCs w:val="22"/>
        </w:rPr>
        <w:t>object propert</w:t>
      </w:r>
      <w:r w:rsidR="000D5781">
        <w:rPr>
          <w:rFonts w:ascii="Times New Roman" w:hAnsi="Times New Roman"/>
          <w:sz w:val="22"/>
          <w:szCs w:val="22"/>
        </w:rPr>
        <w:t xml:space="preserve">y (e.g. surface reflectance), </w:t>
      </w:r>
      <w:r w:rsidR="00B603CC">
        <w:rPr>
          <w:rFonts w:ascii="Times New Roman" w:hAnsi="Times New Roman"/>
          <w:sz w:val="22"/>
          <w:szCs w:val="22"/>
        </w:rPr>
        <w:t xml:space="preserve">but rather </w:t>
      </w:r>
      <w:r w:rsidR="000D5781">
        <w:rPr>
          <w:rFonts w:ascii="Times New Roman" w:hAnsi="Times New Roman"/>
          <w:sz w:val="22"/>
          <w:szCs w:val="22"/>
        </w:rPr>
        <w:t xml:space="preserve">for </w:t>
      </w:r>
      <w:r w:rsidR="000D5781">
        <w:rPr>
          <w:rFonts w:ascii="Times New Roman" w:hAnsi="Times New Roman"/>
          <w:sz w:val="22"/>
          <w:szCs w:val="22"/>
        </w:rPr>
        <w:lastRenderedPageBreak/>
        <w:t xml:space="preserve">detecting a change </w:t>
      </w:r>
      <w:r w:rsidR="00B603CC">
        <w:rPr>
          <w:rFonts w:ascii="Times New Roman" w:hAnsi="Times New Roman"/>
          <w:sz w:val="22"/>
          <w:szCs w:val="22"/>
        </w:rPr>
        <w:t xml:space="preserve">of the confounding </w:t>
      </w:r>
      <w:r w:rsidR="000D5781">
        <w:rPr>
          <w:rFonts w:ascii="Times New Roman" w:hAnsi="Times New Roman"/>
          <w:sz w:val="22"/>
          <w:szCs w:val="22"/>
        </w:rPr>
        <w:t xml:space="preserve">scene property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 </w:instrText>
      </w:r>
      <w:r w:rsidR="00E073DD">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QZWFyY2UsIENyaWNodG9uLCBNYWNraWV3aWN6LCBGaW5sYXlzb24sICZhbXA7
IEh1cmxiZXJ0LCAyMDE0OyBSYWRvbmppxIcgZXQgYWwuLCAyMDE2OyBSYWRvbmppxIcgZXQgYWwu
LCAyMDE4OyBBc3RvbiwgUmFkb25qacSHLCBCcmFpbmFyZCwgJmFtcDsgSHVybGJlcnQsIDIwMTk7
IEFsdmFybywgTGluaGFyZXMsIE1vcmVpcmEsIExpbGxvLCAmYW1wOyBOYXNjaW1lbnRvLCAyMDE3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E073DD">
        <w:rPr>
          <w:rFonts w:ascii="Times New Roman" w:hAnsi="Times New Roman"/>
          <w:sz w:val="22"/>
          <w:szCs w:val="22"/>
        </w:rPr>
        <w:instrText xml:space="preserve"> ADDIN EN.CITE.DATA </w:instrText>
      </w:r>
      <w:r w:rsidR="00E073DD">
        <w:rPr>
          <w:rFonts w:ascii="Times New Roman" w:hAnsi="Times New Roman"/>
          <w:sz w:val="22"/>
          <w:szCs w:val="22"/>
        </w:rPr>
      </w:r>
      <w:r w:rsidR="00E073DD">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E073DD">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27653B">
        <w:rPr>
          <w:rFonts w:ascii="Times New Roman" w:hAnsi="Times New Roman"/>
          <w:sz w:val="22"/>
          <w:szCs w:val="22"/>
        </w:rPr>
        <w:fldChar w:fldCharType="end"/>
      </w:r>
      <w:r w:rsidR="000D5781">
        <w:rPr>
          <w:rFonts w:ascii="Times New Roman" w:hAnsi="Times New Roman"/>
          <w:sz w:val="22"/>
          <w:szCs w:val="22"/>
        </w:rPr>
        <w:t>.</w:t>
      </w:r>
      <w:r w:rsidR="00F0263D">
        <w:rPr>
          <w:rFonts w:ascii="Times New Roman" w:hAnsi="Times New Roman"/>
          <w:sz w:val="22"/>
          <w:szCs w:val="22"/>
        </w:rPr>
        <w:t xml:space="preserve"> The logic here is that the visual system is constant for its representation of object surface reflectance across illumination changes that cannot be discriminated.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1"/>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1"/>
      <w:r w:rsidR="00CF7124">
        <w:rPr>
          <w:rStyle w:val="CommentReference"/>
          <w:rFonts w:ascii="Times New Roman" w:hAnsi="Times New Roman" w:cs="Times New Roman"/>
          <w:color w:val="auto"/>
          <w14:textOutline w14:w="0" w14:cap="rnd" w14:cmpd="sng" w14:algn="ctr">
            <w14:noFill/>
            <w14:prstDash w14:val="solid"/>
            <w14:bevel/>
          </w14:textOutline>
        </w:rPr>
        <w:commentReference w:id="1"/>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5406FA56"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but with the noise introduced as variation in a distal scene property.</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301CA7">
        <w:rPr>
          <w:rFonts w:ascii="Times New Roman" w:hAnsi="Times New Roman"/>
          <w:sz w:val="22"/>
          <w:szCs w:val="22"/>
        </w:rPr>
        <w:t>the approach</w:t>
      </w:r>
      <w:r w:rsidR="009636EC">
        <w:rPr>
          <w:rFonts w:ascii="Times New Roman" w:hAnsi="Times New Roman"/>
          <w:sz w:val="22"/>
          <w:szCs w:val="22"/>
        </w:rPr>
        <w:t xml:space="preserve"> towards understanding lightness constancy, but the ideas are general. In the context of lightness constancy, we </w:t>
      </w:r>
      <w:r w:rsidR="009B62D6">
        <w:rPr>
          <w:rFonts w:ascii="Times New Roman" w:hAnsi="Times New Roman"/>
          <w:sz w:val="22"/>
          <w:szCs w:val="22"/>
        </w:rPr>
        <w:t xml:space="preserve">begin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E073DD">
        <w:rPr>
          <w:rFonts w:ascii="Times New Roman" w:hAnsi="Times New Roman"/>
          <w:sz w:val="22"/>
          <w:szCs w:val="22"/>
        </w:rPr>
        <w:instrText xml:space="preserve"> ADDIN EN.CITE &lt;EndNote&gt;&lt;Cite&gt;&lt;Author&gt;Lotto&lt;/Author&gt;&lt;Year&gt;1999&lt;/Year&gt;&lt;RecNum&gt;2507&lt;/RecNum&gt;&lt;DisplayText&gt;(Lotto &amp;amp; Purves, 1999; Brown &amp;amp; MacLeod, 1997)&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E073DD">
        <w:rPr>
          <w:rFonts w:ascii="Times New Roman" w:hAnsi="Times New Roman"/>
          <w:noProof/>
          <w:sz w:val="22"/>
          <w:szCs w:val="22"/>
        </w:rPr>
        <w:t>(Lotto &amp; Purves, 1999; Brown &amp; MacLeod, 1997)</w:t>
      </w:r>
      <w:r w:rsidR="00F06CF5">
        <w:rPr>
          <w:rFonts w:ascii="Times New Roman" w:hAnsi="Times New Roman"/>
          <w:sz w:val="22"/>
          <w:szCs w:val="22"/>
        </w:rPr>
        <w:fldChar w:fldCharType="end"/>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2078350D"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w:t>
      </w:r>
      <w:r w:rsidR="007F1B18">
        <w:rPr>
          <w:rFonts w:ascii="Times New Roman" w:hAnsi="Times New Roman"/>
          <w:sz w:val="22"/>
          <w:szCs w:val="22"/>
        </w:rPr>
        <w:t>l</w:t>
      </w:r>
      <w:r w:rsidR="002A69E2">
        <w:rPr>
          <w:rFonts w:ascii="Times New Roman" w:hAnsi="Times New Roman"/>
          <w:sz w:val="22"/>
          <w:szCs w:val="22"/>
        </w:rPr>
        <w:t xml:space="preserve">inear </w:t>
      </w:r>
      <w:r w:rsidR="007F1B18">
        <w:rPr>
          <w:rFonts w:ascii="Times New Roman" w:hAnsi="Times New Roman"/>
          <w:sz w:val="22"/>
          <w:szCs w:val="22"/>
        </w:rPr>
        <w:t>r</w:t>
      </w:r>
      <w:r w:rsidR="002A69E2">
        <w:rPr>
          <w:rFonts w:ascii="Times New Roman" w:hAnsi="Times New Roman"/>
          <w:sz w:val="22"/>
          <w:szCs w:val="22"/>
        </w:rPr>
        <w:t xml:space="preserve">eceptive </w:t>
      </w:r>
      <w:r w:rsidR="007F1B18">
        <w:rPr>
          <w:rFonts w:ascii="Times New Roman" w:hAnsi="Times New Roman"/>
          <w:sz w:val="22"/>
          <w:szCs w:val="22"/>
        </w:rPr>
        <w:t>f</w:t>
      </w:r>
      <w:r w:rsidR="002A69E2">
        <w:rPr>
          <w:rFonts w:ascii="Times New Roman" w:hAnsi="Times New Roman"/>
          <w:sz w:val="22"/>
          <w:szCs w:val="22"/>
        </w:rPr>
        <w:t xml:space="preserve">ield </w:t>
      </w:r>
      <w:r w:rsidR="00D949EF">
        <w:rPr>
          <w:rFonts w:ascii="Times New Roman" w:hAnsi="Times New Roman"/>
          <w:sz w:val="22"/>
          <w:szCs w:val="22"/>
        </w:rPr>
        <w:t>model</w:t>
      </w:r>
      <w:r w:rsidR="002A69E2">
        <w:rPr>
          <w:rFonts w:ascii="Times New Roman" w:hAnsi="Times New Roman"/>
          <w:sz w:val="22"/>
          <w:szCs w:val="22"/>
        </w:rPr>
        <w:t xml:space="preserve">, derived in the context of Signal Detection Theory, </w:t>
      </w:r>
      <w:r w:rsidR="00D949EF">
        <w:rPr>
          <w:rFonts w:ascii="Times New Roman" w:hAnsi="Times New Roman"/>
          <w:sz w:val="22"/>
          <w:szCs w:val="22"/>
        </w:rPr>
        <w:t xml:space="preserve">that uses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to estimate the </w:t>
      </w:r>
      <w:r w:rsidR="002A69E2">
        <w:rPr>
          <w:rFonts w:ascii="Times New Roman" w:hAnsi="Times New Roman"/>
          <w:sz w:val="22"/>
          <w:szCs w:val="22"/>
        </w:rPr>
        <w:t xml:space="preserve">observer’s internal representation of </w:t>
      </w:r>
      <w:r w:rsidR="00D949EF">
        <w:rPr>
          <w:rFonts w:ascii="Times New Roman" w:hAnsi="Times New Roman"/>
          <w:sz w:val="22"/>
          <w:szCs w:val="22"/>
        </w:rPr>
        <w:t xml:space="preserve">lightness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e model</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26F79B53"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689F0110" w14:textId="77777777" w:rsidR="00B979EA" w:rsidRDefault="00B979EA" w:rsidP="00B979EA">
      <w:pPr>
        <w:pStyle w:val="Default"/>
        <w:spacing w:before="0"/>
        <w:rPr>
          <w:rFonts w:ascii="Times New Roman" w:hAnsi="Times New Roman"/>
          <w:b/>
          <w:bCs/>
          <w:sz w:val="22"/>
          <w:szCs w:val="22"/>
        </w:rPr>
      </w:pPr>
    </w:p>
    <w:p w14:paraId="71A900BE" w14:textId="74547F27" w:rsidR="00BA5E45" w:rsidRDefault="00554DFF" w:rsidP="000E3DCD">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43C84038" w14:textId="77777777" w:rsidR="00B979EA" w:rsidRDefault="00B979EA" w:rsidP="00247CF9">
      <w:pPr>
        <w:pStyle w:val="Default"/>
        <w:spacing w:before="0"/>
        <w:rPr>
          <w:rFonts w:ascii="Times New Roman" w:hAnsi="Times New Roman"/>
          <w:sz w:val="22"/>
          <w:szCs w:val="22"/>
        </w:rPr>
      </w:pPr>
    </w:p>
    <w:p w14:paraId="7F1B82FF" w14:textId="27C01557"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lastRenderedPageBreak/>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2313550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1D742696"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802B44">
        <w:rPr>
          <w:rFonts w:ascii="Times New Roman" w:hAnsi="Times New Roman"/>
          <w:sz w:val="22"/>
          <w:szCs w:val="22"/>
        </w:rPr>
        <w:lastRenderedPageBreak/>
        <w:t>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12BD1558"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4B310C0E"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the Poisson noise that perturbs cone photoreceptor </w:t>
      </w:r>
      <w:proofErr w:type="spellStart"/>
      <w:r w:rsidR="009B4ADC">
        <w:rPr>
          <w:rFonts w:ascii="Times New Roman" w:hAnsi="Times New Roman"/>
          <w:sz w:val="22"/>
          <w:szCs w:val="22"/>
        </w:rPr>
        <w:t>isomerations</w:t>
      </w:r>
      <w:proofErr w:type="spellEnd"/>
      <w:r w:rsidR="009B4ADC">
        <w:rPr>
          <w:rFonts w:ascii="Times New Roman" w:hAnsi="Times New Roman"/>
          <w:sz w:val="22"/>
          <w:szCs w:val="22"/>
        </w:rPr>
        <w:t xml:space="preserve"> as well as account for the truncation of surface </w:t>
      </w:r>
      <w:proofErr w:type="spellStart"/>
      <w:r w:rsidR="009B4ADC">
        <w:rPr>
          <w:rFonts w:ascii="Times New Roman" w:hAnsi="Times New Roman"/>
          <w:sz w:val="22"/>
          <w:szCs w:val="22"/>
        </w:rPr>
        <w:t>reflectances</w:t>
      </w:r>
      <w:proofErr w:type="spellEnd"/>
      <w:r w:rsidR="009B4ADC">
        <w:rPr>
          <w:rFonts w:ascii="Times New Roman" w:hAnsi="Times New Roman"/>
          <w:sz w:val="22"/>
          <w:szCs w:val="22"/>
        </w:rPr>
        <w:t xml:space="preserve">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ffers from the nominally specified variation, because we enforce a physical realizability constraint that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B363075" w:rsidR="00601AF2"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AD7AB1">
        <w:rPr>
          <w:rFonts w:ascii="Times New Roman" w:hAnsi="Times New Roman"/>
          <w:sz w:val="22"/>
          <w:szCs w:val="22"/>
        </w:rPr>
        <w:t xml:space="preserve">internal noise </w:t>
      </w:r>
      <w:proofErr w:type="gramStart"/>
      <w:r>
        <w:rPr>
          <w:rFonts w:ascii="Times New Roman" w:hAnsi="Times New Roman"/>
          <w:sz w:val="22"/>
          <w:szCs w:val="22"/>
        </w:rPr>
        <w:t>are</w:t>
      </w:r>
      <w:proofErr w:type="gramEnd"/>
      <w:r>
        <w:rPr>
          <w:rFonts w:ascii="Times New Roman" w:hAnsi="Times New Roman"/>
          <w:sz w:val="22"/>
          <w:szCs w:val="22"/>
        </w:rPr>
        <w:t xml:space="preserv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The mean values of the internal noise standard deviation are close to the values obtained by fitting the mean data (S</w:t>
      </w:r>
      <w:r w:rsidR="00601AF2">
        <w:rPr>
          <w:rFonts w:ascii="Times New Roman" w:hAnsi="Times New Roman"/>
          <w:sz w:val="22"/>
          <w:szCs w:val="22"/>
        </w:rPr>
        <w:t>DT</w:t>
      </w:r>
      <w:r w:rsidR="00A94B1E">
        <w:rPr>
          <w:rFonts w:ascii="Times New Roman" w:hAnsi="Times New Roman"/>
          <w:sz w:val="22"/>
          <w:szCs w:val="22"/>
        </w:rPr>
        <w:t xml:space="preserve"> model: mean value </w:t>
      </w:r>
      <w:r w:rsidR="00601AF2">
        <w:rPr>
          <w:rFonts w:ascii="Times New Roman" w:hAnsi="Times New Roman"/>
          <w:sz w:val="22"/>
          <w:szCs w:val="22"/>
        </w:rPr>
        <w:t xml:space="preserve">of internal noise standard deviation </w:t>
      </w:r>
      <w:commentRangeStart w:id="2"/>
      <w:r w:rsidR="00A94B1E">
        <w:rPr>
          <w:rFonts w:ascii="Times New Roman" w:hAnsi="Times New Roman"/>
          <w:sz w:val="22"/>
          <w:szCs w:val="22"/>
        </w:rPr>
        <w:t>0.0XX</w:t>
      </w:r>
      <w:commentRangeEnd w:id="2"/>
      <w:r w:rsidR="00A94B1E">
        <w:rPr>
          <w:rStyle w:val="CommentReference"/>
          <w:rFonts w:ascii="Times New Roman" w:hAnsi="Times New Roman" w:cs="Times New Roman"/>
          <w:color w:val="auto"/>
          <w14:textOutline w14:w="0" w14:cap="rnd" w14:cmpd="sng" w14:algn="ctr">
            <w14:noFill/>
            <w14:prstDash w14:val="solid"/>
            <w14:bevel/>
          </w14:textOutline>
        </w:rPr>
        <w:commentReference w:id="2"/>
      </w:r>
      <w:r w:rsidR="00A94B1E">
        <w:rPr>
          <w:rFonts w:ascii="Times New Roman" w:hAnsi="Times New Roman"/>
          <w:sz w:val="22"/>
          <w:szCs w:val="22"/>
        </w:rPr>
        <w:t xml:space="preserve">, value from fit to mean </w:t>
      </w:r>
      <w:r w:rsidR="00601AF2">
        <w:rPr>
          <w:rFonts w:ascii="Times New Roman" w:hAnsi="Times New Roman"/>
          <w:sz w:val="22"/>
          <w:szCs w:val="22"/>
        </w:rPr>
        <w:t xml:space="preserve">data </w:t>
      </w:r>
      <w:r w:rsidR="00A94B1E" w:rsidRPr="005B1F9A">
        <w:rPr>
          <w:rFonts w:ascii="Times New Roman" w:hAnsi="Times New Roman"/>
          <w:sz w:val="22"/>
          <w:szCs w:val="22"/>
          <w:highlight w:val="yellow"/>
        </w:rPr>
        <w:t>0.0YY</w:t>
      </w:r>
      <w:r w:rsidR="00A94B1E">
        <w:rPr>
          <w:rFonts w:ascii="Times New Roman" w:hAnsi="Times New Roman"/>
          <w:sz w:val="22"/>
          <w:szCs w:val="22"/>
        </w:rPr>
        <w:t xml:space="preserve">; LINRF model: mean value </w:t>
      </w:r>
      <w:r w:rsidR="00601AF2">
        <w:rPr>
          <w:rFonts w:ascii="Times New Roman" w:hAnsi="Times New Roman"/>
          <w:sz w:val="22"/>
          <w:szCs w:val="22"/>
        </w:rPr>
        <w:t xml:space="preserve">of internal noise standard deviation </w:t>
      </w:r>
      <w:r w:rsidR="00A94B1E" w:rsidRPr="005B1F9A">
        <w:rPr>
          <w:rFonts w:ascii="Times New Roman" w:hAnsi="Times New Roman"/>
          <w:sz w:val="22"/>
          <w:szCs w:val="22"/>
          <w:highlight w:val="yellow"/>
        </w:rPr>
        <w:t>0.0XX</w:t>
      </w:r>
      <w:r w:rsidR="00A94B1E">
        <w:rPr>
          <w:rFonts w:ascii="Times New Roman" w:hAnsi="Times New Roman"/>
          <w:sz w:val="22"/>
          <w:szCs w:val="22"/>
        </w:rPr>
        <w:t xml:space="preserve">, value from fit to mean data, </w:t>
      </w:r>
      <w:r w:rsidR="00A94B1E" w:rsidRPr="005B1F9A">
        <w:rPr>
          <w:rFonts w:ascii="Times New Roman" w:hAnsi="Times New Roman"/>
          <w:sz w:val="22"/>
          <w:szCs w:val="22"/>
          <w:highlight w:val="yellow"/>
        </w:rPr>
        <w:t>0.0YY</w:t>
      </w:r>
      <w:r w:rsidR="00A94B1E">
        <w:rPr>
          <w:rFonts w:ascii="Times New Roman" w:hAnsi="Times New Roman"/>
          <w:sz w:val="22"/>
          <w:szCs w:val="22"/>
        </w:rPr>
        <w:t>).</w:t>
      </w:r>
    </w:p>
    <w:p w14:paraId="0B904BEC" w14:textId="77777777" w:rsidR="00601AF2" w:rsidRDefault="00601AF2" w:rsidP="00CC0064">
      <w:pPr>
        <w:pStyle w:val="Default"/>
        <w:spacing w:before="0"/>
        <w:rPr>
          <w:rFonts w:ascii="Times New Roman" w:hAnsi="Times New Roman"/>
          <w:sz w:val="22"/>
          <w:szCs w:val="22"/>
        </w:rPr>
      </w:pPr>
    </w:p>
    <w:p w14:paraId="58EAC113" w14:textId="2D62A795" w:rsidR="00F80E92" w:rsidRDefault="00A94B1E" w:rsidP="00CC0064">
      <w:pPr>
        <w:pStyle w:val="Default"/>
        <w:spacing w:before="0"/>
        <w:rPr>
          <w:rFonts w:ascii="Times New Roman" w:hAnsi="Times New Roman"/>
          <w:sz w:val="22"/>
          <w:szCs w:val="22"/>
        </w:rPr>
      </w:pPr>
      <w:r>
        <w:rPr>
          <w:rFonts w:ascii="Times New Roman" w:hAnsi="Times New Roman"/>
          <w:sz w:val="22"/>
          <w:szCs w:val="22"/>
        </w:rPr>
        <w:t>The estimates of external noise are higher for the LINRF model than for the S</w:t>
      </w:r>
      <w:r w:rsidR="00601AF2">
        <w:rPr>
          <w:rFonts w:ascii="Times New Roman" w:hAnsi="Times New Roman"/>
          <w:sz w:val="22"/>
          <w:szCs w:val="22"/>
        </w:rPr>
        <w:t>DT</w:t>
      </w:r>
      <w:r>
        <w:rPr>
          <w:rFonts w:ascii="Times New Roman" w:hAnsi="Times New Roman"/>
          <w:sz w:val="22"/>
          <w:szCs w:val="22"/>
        </w:rPr>
        <w:t xml:space="preserve"> model</w:t>
      </w:r>
      <w:r w:rsidR="00601AF2">
        <w:rPr>
          <w:rFonts w:ascii="Times New Roman" w:hAnsi="Times New Roman"/>
          <w:sz w:val="22"/>
          <w:szCs w:val="22"/>
        </w:rPr>
        <w:t xml:space="preserve"> (SDT model: mean value of external noise standard deviation </w:t>
      </w:r>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xml:space="preserve">; LINRF model: mean value of external noise standard deviation </w:t>
      </w:r>
      <w:r w:rsidR="00601AF2" w:rsidRPr="005B1F9A">
        <w:rPr>
          <w:rFonts w:ascii="Times New Roman" w:hAnsi="Times New Roman"/>
          <w:sz w:val="22"/>
          <w:szCs w:val="22"/>
          <w:highlight w:val="yellow"/>
        </w:rPr>
        <w:t>0.0XX</w:t>
      </w:r>
      <w:r w:rsidR="00601AF2">
        <w:rPr>
          <w:rFonts w:ascii="Times New Roman" w:hAnsi="Times New Roman"/>
          <w:sz w:val="22"/>
          <w:szCs w:val="22"/>
        </w:rPr>
        <w:t xml:space="preserve">, value from fit to mean data, </w:t>
      </w:r>
      <w:r w:rsidR="00601AF2" w:rsidRPr="005B1F9A">
        <w:rPr>
          <w:rFonts w:ascii="Times New Roman" w:hAnsi="Times New Roman"/>
          <w:sz w:val="22"/>
          <w:szCs w:val="22"/>
          <w:highlight w:val="yellow"/>
        </w:rPr>
        <w:t>0.0YY</w:t>
      </w:r>
      <w:r w:rsidR="00601AF2">
        <w:rPr>
          <w:rFonts w:ascii="Times New Roman" w:hAnsi="Times New Roman"/>
          <w:sz w:val="22"/>
          <w:szCs w:val="22"/>
        </w:rPr>
        <w:t>). The estimates of external noise are higher for the LINRF model than for the SDT model</w:t>
      </w:r>
      <w:r>
        <w:rPr>
          <w:rFonts w:ascii="Times New Roman" w:hAnsi="Times New Roman"/>
          <w:sz w:val="22"/>
          <w:szCs w:val="22"/>
        </w:rPr>
        <w:t>. Th</w:t>
      </w:r>
      <w:r w:rsidR="00601AF2">
        <w:rPr>
          <w:rFonts w:ascii="Times New Roman" w:hAnsi="Times New Roman"/>
          <w:sz w:val="22"/>
          <w:szCs w:val="22"/>
        </w:rPr>
        <w:t xml:space="preserve">is is consistent with the observation that the SDT model underestimates the rise in thresholds with </w:t>
      </w:r>
      <w:r w:rsidR="00833769">
        <w:rPr>
          <w:rFonts w:ascii="Times New Roman" w:hAnsi="Times New Roman"/>
          <w:sz w:val="22"/>
          <w:szCs w:val="22"/>
        </w:rPr>
        <w:t>increasing covariance scalar, while this rise is captured accurately by the LINRF model, presumably because the latter takes into account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to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commentRangeStart w:id="3"/>
      <w:r>
        <w:rPr>
          <w:rFonts w:ascii="Times New Roman" w:hAnsi="Times New Roman"/>
          <w:b/>
          <w:bCs/>
          <w:sz w:val="22"/>
          <w:szCs w:val="22"/>
        </w:rPr>
        <w:t>DISCUSSION</w:t>
      </w:r>
      <w:commentRangeEnd w:id="3"/>
      <w:r w:rsidR="000273B1">
        <w:rPr>
          <w:rStyle w:val="CommentReference"/>
          <w:rFonts w:ascii="Times New Roman" w:hAnsi="Times New Roman" w:cs="Times New Roman"/>
          <w:color w:val="auto"/>
          <w14:textOutline w14:w="0" w14:cap="rnd" w14:cmpd="sng" w14:algn="ctr">
            <w14:noFill/>
            <w14:prstDash w14:val="solid"/>
            <w14:bevel/>
          </w14:textOutline>
        </w:rPr>
        <w:commentReference w:id="3"/>
      </w:r>
    </w:p>
    <w:p w14:paraId="522BBE95" w14:textId="4F586D20" w:rsidR="00F733D6" w:rsidRDefault="00F733D6" w:rsidP="005C0EFF">
      <w:pPr>
        <w:pStyle w:val="Default"/>
        <w:spacing w:before="0"/>
        <w:rPr>
          <w:rFonts w:ascii="Times New Roman" w:hAnsi="Times New Roman"/>
          <w:b/>
          <w:bCs/>
          <w:sz w:val="22"/>
          <w:szCs w:val="22"/>
        </w:rPr>
      </w:pPr>
    </w:p>
    <w:p w14:paraId="596C9304" w14:textId="4F3FEE30"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943998">
        <w:rPr>
          <w:sz w:val="22"/>
          <w:szCs w:val="22"/>
        </w:rPr>
        <w:t>, and s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In particular, we studied the effect of 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943998">
        <w:rPr>
          <w:sz w:val="22"/>
          <w:szCs w:val="22"/>
        </w:rPr>
        <w:t>the</w:t>
      </w:r>
      <w:r w:rsidR="007A60B8" w:rsidRPr="000E3DCD">
        <w:rPr>
          <w:sz w:val="22"/>
          <w:szCs w:val="22"/>
        </w:rPr>
        <w:t xml:space="preserve"> scen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s’ decision-making process.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similar to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 </w:instrText>
      </w:r>
      <w:r w:rsidR="00E073DD">
        <w:rPr>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Legge, Kersten, &amp; Burgess,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precision of the lightness representation. </w:t>
      </w:r>
      <w:r w:rsidR="00E0112B">
        <w:rPr>
          <w:sz w:val="22"/>
          <w:szCs w:val="22"/>
        </w:rPr>
        <w:t xml:space="preserve">We find </w:t>
      </w:r>
      <w:r w:rsidR="00E0112B">
        <w:t xml:space="preserve">that the effect of the external variability introduced by variation of background surface </w:t>
      </w:r>
      <w:proofErr w:type="spellStart"/>
      <w:r w:rsidR="00E0112B">
        <w:t>reflectan</w:t>
      </w:r>
      <w:r w:rsidR="004A28F2">
        <w:t>c</w:t>
      </w:r>
      <w:r w:rsidR="00E0112B">
        <w:t>es</w:t>
      </w:r>
      <w:proofErr w:type="spellEnd"/>
      <w:r w:rsidR="00E0112B">
        <w:t xml:space="preserve"> in natural images is within a factor of two of the intrinsic precision of the lightness representation. </w:t>
      </w:r>
      <w:r w:rsidR="004A28F2">
        <w:t xml:space="preserve">More generally, </w:t>
      </w:r>
      <w:r w:rsidR="004A28F2">
        <w:rPr>
          <w:sz w:val="22"/>
          <w:szCs w:val="22"/>
        </w:rPr>
        <w:t>o</w:t>
      </w:r>
      <w:r w:rsidR="004A28F2" w:rsidRPr="000E3DCD">
        <w:rPr>
          <w:sz w:val="22"/>
          <w:szCs w:val="22"/>
        </w:rPr>
        <w:t>ur work provides a method to quantify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28BDCD2C"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geometry of the objects in the rendered scene, nor </w:t>
      </w:r>
      <w:proofErr w:type="spellStart"/>
      <w:r w:rsidR="00251AB2">
        <w:rPr>
          <w:sz w:val="22"/>
          <w:szCs w:val="22"/>
        </w:rPr>
        <w:t>i</w:t>
      </w:r>
      <w:r w:rsidR="002F7DDB">
        <w:rPr>
          <w:sz w:val="22"/>
          <w:szCs w:val="22"/>
        </w:rPr>
        <w:t>vary</w:t>
      </w:r>
      <w:proofErr w:type="spellEnd"/>
      <w:r w:rsidR="002F7DDB">
        <w:rPr>
          <w:sz w:val="22"/>
          <w:szCs w:val="22"/>
        </w:rPr>
        <w:t xml:space="preserve"> the</w:t>
      </w:r>
      <w:r w:rsidR="00251AB2">
        <w:rPr>
          <w:sz w:val="22"/>
          <w:szCs w:val="22"/>
        </w:rPr>
        <w:t xml:space="preserve"> spatial </w:t>
      </w:r>
      <w:r w:rsidR="002F7DDB">
        <w:rPr>
          <w:sz w:val="22"/>
          <w:szCs w:val="22"/>
        </w:rPr>
        <w:t xml:space="preserve">and temporal </w:t>
      </w:r>
      <w:r w:rsidR="00251AB2">
        <w:rPr>
          <w:sz w:val="22"/>
          <w:szCs w:val="22"/>
        </w:rPr>
        <w:t xml:space="preserve">structure on the variation of background surface </w:t>
      </w:r>
      <w:proofErr w:type="spellStart"/>
      <w:r w:rsidR="00251AB2">
        <w:rPr>
          <w:sz w:val="22"/>
          <w:szCs w:val="22"/>
        </w:rPr>
        <w:t>reflectances</w:t>
      </w:r>
      <w:proofErr w:type="spellEnd"/>
      <w:r w:rsidR="00251AB2">
        <w:rPr>
          <w:sz w:val="22"/>
          <w:szCs w:val="22"/>
        </w:rPr>
        <w:t xml:space="preserve">. Manipulating spatial </w:t>
      </w:r>
      <w:r w:rsidR="002F7DDB">
        <w:rPr>
          <w:sz w:val="22"/>
          <w:szCs w:val="22"/>
        </w:rPr>
        <w:t xml:space="preserve">and temporal </w:t>
      </w:r>
      <w:r w:rsidR="00251AB2">
        <w:rPr>
          <w:sz w:val="22"/>
          <w:szCs w:val="22"/>
        </w:rPr>
        <w:t xml:space="preserve">parameters </w:t>
      </w:r>
      <w:r w:rsidR="002F7DDB">
        <w:rPr>
          <w:sz w:val="22"/>
          <w:szCs w:val="22"/>
        </w:rPr>
        <w:t xml:space="preserve">and temporal parameters </w:t>
      </w:r>
      <w:r w:rsidR="00251AB2">
        <w:rPr>
          <w:sz w:val="22"/>
          <w:szCs w:val="22"/>
        </w:rPr>
        <w:t xml:space="preserve">would provide a way to use our paradigm to measure the spatial </w:t>
      </w:r>
      <w:r w:rsidR="00B06F65">
        <w:rPr>
          <w:sz w:val="22"/>
          <w:szCs w:val="22"/>
        </w:rPr>
        <w:t xml:space="preserve">and temporal </w:t>
      </w:r>
      <w:r w:rsidR="00251AB2">
        <w:rPr>
          <w:sz w:val="22"/>
          <w:szCs w:val="22"/>
        </w:rPr>
        <w:t>tuning of the</w:t>
      </w:r>
      <w:r w:rsidR="00B06F65">
        <w:rPr>
          <w:sz w:val="22"/>
          <w:szCs w:val="22"/>
        </w:rPr>
        <w:t xml:space="preserve"> mechanism(s) mediating the</w:t>
      </w:r>
      <w:r w:rsidR="00251AB2">
        <w:rPr>
          <w:sz w:val="22"/>
          <w:szCs w:val="22"/>
        </w:rPr>
        <w:t xml:space="preserve"> background effect, in the same way that manipulating the spatial </w:t>
      </w:r>
      <w:r w:rsidR="00B06F65">
        <w:rPr>
          <w:sz w:val="22"/>
          <w:szCs w:val="22"/>
        </w:rPr>
        <w:t xml:space="preserve">and temporal </w:t>
      </w:r>
      <w:r w:rsidR="00251AB2">
        <w:rPr>
          <w:sz w:val="22"/>
          <w:szCs w:val="22"/>
        </w:rPr>
        <w:t xml:space="preserve">properties of </w:t>
      </w:r>
      <w:r w:rsidR="00B06F65">
        <w:rPr>
          <w:sz w:val="22"/>
          <w:szCs w:val="22"/>
        </w:rPr>
        <w:t xml:space="preserve">noise added to simpler stimuli </w:t>
      </w:r>
      <w:r w:rsidR="00251AB2">
        <w:rPr>
          <w:sz w:val="22"/>
          <w:szCs w:val="22"/>
        </w:rPr>
        <w:t xml:space="preserve"> may be used to examine the tuning of the underly</w:t>
      </w:r>
      <w:r w:rsidR="0060148A">
        <w:rPr>
          <w:sz w:val="22"/>
          <w:szCs w:val="22"/>
        </w:rPr>
        <w:t>i</w:t>
      </w:r>
      <w:r w:rsidR="00251AB2">
        <w:rPr>
          <w:sz w:val="22"/>
          <w:szCs w:val="22"/>
        </w:rPr>
        <w:t>ng mechanisms</w:t>
      </w:r>
      <w:r w:rsidR="00C8238B">
        <w:rPr>
          <w:sz w:val="22"/>
          <w:szCs w:val="22"/>
        </w:rPr>
        <w:t xml:space="preserve"> </w:t>
      </w:r>
      <w:commentRangeStart w:id="4"/>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FJvdmFtbywgRnJhbnNzaWxhLCAm
YW1wOyBOYXNhbmVuLCAxOTkyOyBMb3NhZGEgJmFtcDsgTXVsbGVuLCAxOTk1OyBOYWNobWlhcywg
MTk5OT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Henning, Hertz, &amp; Hinton, 1981; Rovamo, Franssila, &amp; Nasanen, 1992; Losada &amp; Mullen, 1995; Nachmias, 1999; Rovamo, Raninen, &amp; Donner, 1999)</w:t>
      </w:r>
      <w:r w:rsidR="00F06CF5">
        <w:rPr>
          <w:sz w:val="22"/>
          <w:szCs w:val="22"/>
        </w:rPr>
        <w:fldChar w:fldCharType="end"/>
      </w:r>
      <w:r w:rsidR="00362FC2">
        <w:rPr>
          <w:sz w:val="22"/>
          <w:szCs w:val="22"/>
        </w:rPr>
        <w:t>.</w:t>
      </w:r>
      <w:commentRangeEnd w:id="4"/>
      <w:r w:rsidR="008C668E">
        <w:rPr>
          <w:rStyle w:val="CommentReference"/>
        </w:rPr>
        <w:commentReference w:id="4"/>
      </w:r>
      <w:r w:rsidR="00362FC2">
        <w:rPr>
          <w:sz w:val="22"/>
          <w:szCs w:val="22"/>
        </w:rPr>
        <w:t xml:space="preserve"> In addition</w:t>
      </w:r>
      <w:r w:rsidR="0060148A">
        <w:rPr>
          <w:sz w:val="22"/>
          <w:szCs w:val="22"/>
        </w:rPr>
        <w:t xml:space="preserve">, it would be possible to manipulate the chromatic structure of the variation in background surface </w:t>
      </w:r>
      <w:proofErr w:type="spellStart"/>
      <w:r w:rsidR="0060148A">
        <w:rPr>
          <w:sz w:val="22"/>
          <w:szCs w:val="22"/>
        </w:rPr>
        <w:t>reflectances</w:t>
      </w:r>
      <w:proofErr w:type="spellEnd"/>
      <w:r w:rsidR="0060148A">
        <w:rPr>
          <w:sz w:val="22"/>
          <w:szCs w:val="22"/>
        </w:rPr>
        <w:t xml:space="preserve"> with the goal of understanding the chromatic tuning of the background effect. This would again be similar to </w:t>
      </w:r>
      <w:r w:rsidR="0060148A">
        <w:rPr>
          <w:sz w:val="22"/>
          <w:szCs w:val="22"/>
        </w:rPr>
        <w:lastRenderedPageBreak/>
        <w:t xml:space="preserve">noise-based approaches used to characterize chromatic tuning of mechanisms that detect </w:t>
      </w:r>
      <w:proofErr w:type="gramStart"/>
      <w:r w:rsidR="0060148A">
        <w:rPr>
          <w:sz w:val="22"/>
          <w:szCs w:val="22"/>
        </w:rPr>
        <w:t>spatially-simple</w:t>
      </w:r>
      <w:proofErr w:type="gramEnd"/>
      <w:r w:rsidR="0060148A">
        <w:rPr>
          <w:sz w:val="22"/>
          <w:szCs w:val="22"/>
        </w:rPr>
        <w:t xml:space="preserve"> stimuli</w:t>
      </w:r>
      <w:r w:rsidR="00B030EC">
        <w:rPr>
          <w:sz w:val="22"/>
          <w:szCs w:val="22"/>
        </w:rPr>
        <w:t xml:space="preserve">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 </w:instrText>
      </w:r>
      <w:r w:rsidR="00E073DD">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TYW5rZXJhbGxpICZhbXA7IE11
bGxlbiwgMTk5NzsgR2l1bGlhbmluaSAmYW1wOyBFc2tldywgMTk5ODsgTW9uYWNpLCBNZW5lZ2F6
LCBTw7xzc3RydW5rLCAmYW1wOyBLbm9ibGF1Y2gsIDIwMDQ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E073DD">
        <w:rPr>
          <w:sz w:val="22"/>
          <w:szCs w:val="22"/>
        </w:rPr>
        <w:instrText xml:space="preserve"> ADDIN EN.CITE.DATA </w:instrText>
      </w:r>
      <w:r w:rsidR="00E073DD">
        <w:rPr>
          <w:sz w:val="22"/>
          <w:szCs w:val="22"/>
        </w:rPr>
      </w:r>
      <w:r w:rsidR="00E073DD">
        <w:rPr>
          <w:sz w:val="22"/>
          <w:szCs w:val="22"/>
        </w:rPr>
        <w:fldChar w:fldCharType="end"/>
      </w:r>
      <w:r w:rsidR="00F06CF5">
        <w:rPr>
          <w:sz w:val="22"/>
          <w:szCs w:val="22"/>
        </w:rPr>
      </w:r>
      <w:r w:rsidR="00F06CF5">
        <w:rPr>
          <w:sz w:val="22"/>
          <w:szCs w:val="22"/>
        </w:rPr>
        <w:fldChar w:fldCharType="separate"/>
      </w:r>
      <w:r w:rsidR="00E073DD">
        <w:rPr>
          <w:noProof/>
          <w:sz w:val="22"/>
          <w:szCs w:val="22"/>
        </w:rPr>
        <w:t>(Gegenfurtner &amp; Kiper, 1992; Sankeralli &amp; Mullen, 1997; Giulianini &amp; Eskew, 1998; Monaci, Menegaz, Süsstrunk, &amp; Knoblauch, 2004)</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187730E"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feature that there is a well-defined correct answer on each trial, so that for studies with animal subjects it is possible to provide </w:t>
      </w:r>
      <w:r w:rsidR="00A241E1">
        <w:rPr>
          <w:rFonts w:ascii="Times New Roman" w:hAnsi="Times New Roman"/>
          <w:sz w:val="22"/>
          <w:szCs w:val="22"/>
        </w:rPr>
        <w:t xml:space="preserve">performance-contingent reward. In addition, there are well-worked out methods for predicting psychophysical discrimination performance from recordings of the responses of neural populations </w:t>
      </w:r>
      <w:commentRangeStart w:id="5"/>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 </w:instrText>
      </w:r>
      <w:r w:rsidR="00994F21">
        <w:rPr>
          <w:rFonts w:ascii="Times New Roman" w:hAnsi="Times New Roman"/>
          <w:sz w:val="22"/>
          <w:szCs w:val="22"/>
        </w:rPr>
        <w:fldChar w:fldCharType="begin">
          <w:fldData xml:space="preserve">PEVuZE5vdGU+PENpdGU+PEF1dGhvcj5TYWx6bWFuPC9BdXRob3I+PFllYXI+MTk5NDwvWWVhcj48
UmVjTnVtPjI1NDQ8L1JlY051bT48RGlzcGxheVRleHQ+KFNhbHptYW4gJmFtcDsgTmV3c29tZSwg
MTk5NDsgU2hhZGxlbiwgQnJpdHRlbiwgTmV3c29tZSwgJmFtcDsgTW92c2hvbiwgMTk5NjsgQ29o
ZW4gJmFtcDsgTWF1bnNlbGwsIDIwMTE7IFJ1ZmYgJmFtcDsgQ29oZW4sIDIwMTk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994F21">
        <w:rPr>
          <w:rFonts w:ascii="Times New Roman" w:hAnsi="Times New Roman"/>
          <w:sz w:val="22"/>
          <w:szCs w:val="22"/>
        </w:rPr>
        <w:instrText xml:space="preserve"> ADDIN EN.CITE.DATA </w:instrText>
      </w:r>
      <w:r w:rsidR="00994F21">
        <w:rPr>
          <w:rFonts w:ascii="Times New Roman" w:hAnsi="Times New Roman"/>
          <w:sz w:val="22"/>
          <w:szCs w:val="22"/>
        </w:rPr>
      </w:r>
      <w:r w:rsidR="00994F21">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994F21">
        <w:rPr>
          <w:rFonts w:ascii="Times New Roman" w:hAnsi="Times New Roman"/>
          <w:noProof/>
          <w:sz w:val="22"/>
          <w:szCs w:val="22"/>
        </w:rPr>
        <w:t>(Salzman &amp; Newsome, 1994; Shadlen, Britten, Newsome, &amp; Movshon, 1996; Cohen &amp; Maunsell, 2011; Ruff &amp; Cohen, 2019)</w:t>
      </w:r>
      <w:r w:rsidR="00994F21">
        <w:rPr>
          <w:rFonts w:ascii="Times New Roman" w:hAnsi="Times New Roman"/>
          <w:sz w:val="22"/>
          <w:szCs w:val="22"/>
        </w:rPr>
        <w:fldChar w:fldCharType="end"/>
      </w:r>
      <w:commentRangeEnd w:id="5"/>
      <w:r w:rsidR="00F614A9">
        <w:rPr>
          <w:rStyle w:val="CommentReference"/>
          <w:rFonts w:ascii="Times New Roman" w:hAnsi="Times New Roman" w:cs="Times New Roman"/>
          <w:color w:val="auto"/>
          <w14:textOutline w14:w="0" w14:cap="rnd" w14:cmpd="sng" w14:algn="ctr">
            <w14:noFill/>
            <w14:prstDash w14:val="solid"/>
            <w14:bevel/>
          </w14:textOutline>
        </w:rPr>
        <w:commentReference w:id="5"/>
      </w:r>
      <w:r w:rsidR="00A241E1">
        <w:rPr>
          <w:rFonts w:ascii="Times New Roman" w:hAnsi="Times New Roman"/>
          <w:sz w:val="22"/>
          <w:szCs w:val="22"/>
        </w:rPr>
        <w:t xml:space="preserve">, and theoretical link between such analysis and performance continues to hold when task-irrelevant variation is added to the paradigm, as we do here. </w:t>
      </w:r>
      <w:proofErr w:type="gramStart"/>
      <w:r w:rsidR="00A241E1">
        <w:rPr>
          <w:rFonts w:ascii="Times New Roman" w:hAnsi="Times New Roman"/>
          <w:sz w:val="22"/>
          <w:szCs w:val="22"/>
        </w:rPr>
        <w:t>Thus</w:t>
      </w:r>
      <w:proofErr w:type="gramEnd"/>
      <w:r w:rsidR="00A241E1">
        <w:rPr>
          <w:rFonts w:ascii="Times New Roman" w:hAnsi="Times New Roman"/>
          <w:sz w:val="22"/>
          <w:szCs w:val="22"/>
        </w:rPr>
        <w:t xml:space="preserve"> we are excited about the potential of our paradigm to be adopted to provide rigorous </w:t>
      </w:r>
      <w:r w:rsidR="00864576">
        <w:rPr>
          <w:rFonts w:ascii="Times New Roman" w:hAnsi="Times New Roman"/>
          <w:sz w:val="22"/>
          <w:szCs w:val="22"/>
        </w:rPr>
        <w:t>quantitative insights into the neural mechanisms underlying perceptual constancy.</w:t>
      </w:r>
    </w:p>
    <w:p w14:paraId="34262082" w14:textId="77777777" w:rsidR="00EC6BA0" w:rsidRDefault="00EC6BA0" w:rsidP="005C0EFF">
      <w:pPr>
        <w:pStyle w:val="Default"/>
        <w:spacing w:before="0"/>
        <w:rPr>
          <w:rFonts w:ascii="Times New Roman" w:hAnsi="Times New Roman"/>
          <w:sz w:val="22"/>
          <w:szCs w:val="22"/>
        </w:rPr>
      </w:pPr>
    </w:p>
    <w:p w14:paraId="18D7F5E9" w14:textId="527FFA39"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proofErr w:type="spellStart"/>
      <w:r w:rsidR="00421E43">
        <w:rPr>
          <w:rFonts w:ascii="Times New Roman" w:hAnsi="Times New Roman"/>
          <w:i/>
          <w:iCs/>
          <w:sz w:val="22"/>
          <w:szCs w:val="22"/>
        </w:rPr>
        <w:t>reflectances</w:t>
      </w:r>
      <w:proofErr w:type="spellEnd"/>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We used a statistical model of naturally-</w:t>
      </w:r>
      <w:proofErr w:type="spellStart"/>
      <w:r w:rsidR="003518E5">
        <w:rPr>
          <w:rFonts w:ascii="Times New Roman" w:hAnsi="Times New Roman"/>
          <w:sz w:val="22"/>
          <w:szCs w:val="22"/>
        </w:rPr>
        <w:t>occuring</w:t>
      </w:r>
      <w:proofErr w:type="spellEnd"/>
      <w:r w:rsidR="003518E5">
        <w:rPr>
          <w:rFonts w:ascii="Times New Roman" w:hAnsi="Times New Roman"/>
          <w:sz w:val="22"/>
          <w:szCs w:val="22"/>
        </w:rPr>
        <w:t xml:space="preserve"> surface </w:t>
      </w:r>
      <w:proofErr w:type="spellStart"/>
      <w:r w:rsidR="003518E5">
        <w:rPr>
          <w:rFonts w:ascii="Times New Roman" w:hAnsi="Times New Roman"/>
          <w:sz w:val="22"/>
          <w:szCs w:val="22"/>
        </w:rPr>
        <w:t>reflectances</w:t>
      </w:r>
      <w:proofErr w:type="spellEnd"/>
      <w:r w:rsidR="003518E5">
        <w:rPr>
          <w:rFonts w:ascii="Times New Roman" w:hAnsi="Times New Roman"/>
          <w:sz w:val="22"/>
          <w:szCs w:val="22"/>
        </w:rPr>
        <w:t xml:space="preserve"> to determine the distribution from which we drew 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 </w:instrTex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T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</w:fldData>
        </w:fldChar>
      </w:r>
      <w:r w:rsidR="00CB4A8C">
        <w:rPr>
          <w:rFonts w:ascii="Times New Roman" w:hAnsi="Times New Roman"/>
          <w:sz w:val="22"/>
          <w:szCs w:val="22"/>
        </w:rPr>
        <w:instrText xml:space="preserve"> ADDIN EN.CITE.DATA </w:instrText>
      </w:r>
      <w:r w:rsidR="00CB4A8C">
        <w:rPr>
          <w:rFonts w:ascii="Times New Roman" w:hAnsi="Times New Roman"/>
          <w:sz w:val="22"/>
          <w:szCs w:val="22"/>
        </w:rPr>
      </w:r>
      <w:r w:rsidR="00CB4A8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CB4A8C">
        <w:rPr>
          <w:rFonts w:ascii="Times New Roman" w:hAnsi="Times New Roman"/>
          <w:noProof/>
          <w:sz w:val="22"/>
          <w:szCs w:val="22"/>
        </w:rPr>
        <w:t>(Singh, Cottaris, Heasly, Brainard, &amp; Burge, 2018; see also Brainard &amp; Freeman, 1997;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Kelly&lt;/Author&gt;&lt;Year&gt;1943&lt;/Year&gt;&lt;RecNum&gt;394&lt;/RecNum&gt;&lt;DisplayText&gt;(Kelly, Gibson, &amp;amp; Nickerson,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Kelly, Gibson, &amp; Nickerson,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Singh, Cottaris, Heasly, Brainard, &amp; Burge,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74C1BE42"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 xml:space="preserve">In the present work, we considered variation in only a single task-irrelevant variable. In natural scenes, there are many task-irrelevant variables that could be varied. In the case of judging object lightness, these include object-extrinsic factors such as the scene illumination and the position of the object in the scene, as well as object-intrinsic factors such as its shap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proofErr w:type="gramStart"/>
      <w:r w:rsidR="00FE351D">
        <w:rPr>
          <w:sz w:val="22"/>
          <w:szCs w:val="22"/>
        </w:rPr>
        <w:t>variables, and</w:t>
      </w:r>
      <w:proofErr w:type="gramEnd"/>
      <w:r w:rsidR="00FE351D">
        <w:rPr>
          <w:sz w:val="22"/>
          <w:szCs w:val="22"/>
        </w:rPr>
        <w:t xml:space="preserve"> quantifies that effect for each such variable in the same internal-noise referred units. This latter fact then would allow us to study the combined effect of simultaneous variation of multiple task-irrelevant variables, and from there to test hypotheses about the rule of combination. The linear receptive field model we used here motivates a </w:t>
      </w:r>
      <w:r w:rsidR="00FE351D">
        <w:rPr>
          <w:sz w:val="22"/>
          <w:szCs w:val="22"/>
        </w:rPr>
        <w:lastRenderedPageBreak/>
        <w:t>straightforward such hypothesis to test, namely that the measured external noise variances of the individual task-irrelevant variables add to predict the external noise induced by combined vari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6128725"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proofErr w:type="gramStart"/>
      <w:r w:rsidRPr="00CF63FF">
        <w:rPr>
          <w:rFonts w:ascii="Times New Roman" w:hAnsi="Times New Roman"/>
          <w:sz w:val="22"/>
          <w:szCs w:val="22"/>
        </w:rPr>
        <w:t>Hence</w:t>
      </w:r>
      <w:proofErr w:type="gramEnd"/>
      <w:r w:rsidRPr="00CF63FF">
        <w:rPr>
          <w:rFonts w:ascii="Times New Roman" w:hAnsi="Times New Roman"/>
          <w:sz w:val="22"/>
          <w:szCs w:val="22"/>
        </w:rPr>
        <w:t xml:space="preserve"> we </w:t>
      </w:r>
      <w:proofErr w:type="spellStart"/>
      <w:r w:rsidR="0037722A">
        <w:rPr>
          <w:rFonts w:ascii="Times New Roman" w:hAnsi="Times New Roman"/>
          <w:sz w:val="22"/>
          <w:szCs w:val="22"/>
        </w:rPr>
        <w:t>increasted</w:t>
      </w:r>
      <w:proofErr w:type="spellEnd"/>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w:t>
      </w:r>
      <w:proofErr w:type="spellStart"/>
      <w:r>
        <w:rPr>
          <w:rFonts w:ascii="Times New Roman" w:hAnsi="Times New Roman"/>
          <w:sz w:val="22"/>
          <w:szCs w:val="22"/>
        </w:rPr>
        <w:t>i</w:t>
      </w:r>
      <w:r w:rsidR="0037722A">
        <w:rPr>
          <w:rFonts w:ascii="Times New Roman" w:hAnsi="Times New Roman"/>
          <w:sz w:val="22"/>
          <w:szCs w:val="22"/>
        </w:rPr>
        <w:t>indicated</w:t>
      </w:r>
      <w:proofErr w:type="spellEnd"/>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6D26C66F" w:rsidR="00F9135E" w:rsidRPr="00723CC7" w:rsidRDefault="00487655" w:rsidP="00F9135E">
      <w:pPr>
        <w:pStyle w:val="Default"/>
        <w:spacing w:after="270"/>
        <w:rPr>
          <w:sz w:val="22"/>
          <w:szCs w:val="22"/>
        </w:rPr>
      </w:pPr>
      <w:commentRangeStart w:id="6"/>
      <w:r>
        <w:rPr>
          <w:rFonts w:ascii="Times New Roman" w:hAnsi="Times New Roman"/>
          <w:sz w:val="22"/>
          <w:szCs w:val="22"/>
        </w:rPr>
        <w:t xml:space="preserve">We followed the procedure described in the pre-registration document to extract threshold from the data. </w:t>
      </w:r>
      <w:commentRangeEnd w:id="6"/>
      <w:r w:rsidR="009E24D1">
        <w:rPr>
          <w:rStyle w:val="CommentReference"/>
          <w:rFonts w:ascii="Times New Roman" w:hAnsi="Times New Roman" w:cs="Times New Roman"/>
          <w:color w:val="auto"/>
          <w14:textOutline w14:w="0" w14:cap="rnd" w14:cmpd="sng" w14:algn="ctr">
            <w14:noFill/>
            <w14:prstDash w14:val="solid"/>
            <w14:bevel/>
          </w14:textOutline>
        </w:rPr>
        <w:commentReference w:id="6"/>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lastRenderedPageBreak/>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1E45D485"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7"/>
      <w:commentRangeStart w:id="8"/>
      <w:commentRangeStart w:id="9"/>
      <w:commentRangeStart w:id="10"/>
      <w:commentRangeStart w:id="11"/>
      <w:r>
        <w:rPr>
          <w:rFonts w:ascii="Times New Roman" w:hAnsi="Times New Roman"/>
          <w:sz w:val="22"/>
          <w:szCs w:val="22"/>
        </w:rPr>
        <w:t>4.8cm x 4.6cm</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commentRangeEnd w:id="9"/>
      <w:r w:rsidR="006125FA">
        <w:rPr>
          <w:rStyle w:val="CommentReference"/>
          <w:rFonts w:ascii="Times New Roman" w:hAnsi="Times New Roman" w:cs="Times New Roman"/>
          <w:color w:val="auto"/>
          <w14:textOutline w14:w="0" w14:cap="rnd" w14:cmpd="sng" w14:algn="ctr">
            <w14:noFill/>
            <w14:prstDash w14:val="solid"/>
            <w14:bevel/>
          </w14:textOutline>
        </w:rPr>
        <w:commentReference w:id="9"/>
      </w:r>
      <w:commentRangeEnd w:id="10"/>
      <w:r w:rsidR="001F5679">
        <w:rPr>
          <w:rStyle w:val="CommentReference"/>
          <w:rFonts w:ascii="Times New Roman" w:hAnsi="Times New Roman" w:cs="Times New Roman"/>
          <w:color w:val="auto"/>
          <w14:textOutline w14:w="0" w14:cap="rnd" w14:cmpd="sng" w14:algn="ctr">
            <w14:noFill/>
            <w14:prstDash w14:val="solid"/>
            <w14:bevel/>
          </w14:textOutline>
        </w:rPr>
        <w:commentReference w:id="10"/>
      </w:r>
      <w:commentRangeEnd w:id="11"/>
      <w:r w:rsidR="00021EA0">
        <w:rPr>
          <w:rStyle w:val="CommentReference"/>
          <w:rFonts w:ascii="Times New Roman" w:hAnsi="Times New Roman" w:cs="Times New Roman"/>
          <w:color w:val="auto"/>
          <w14:textOutline w14:w="0" w14:cap="rnd" w14:cmpd="sng" w14:algn="ctr">
            <w14:noFill/>
            <w14:prstDash w14:val="solid"/>
            <w14:bevel/>
          </w14:textOutline>
        </w:rPr>
        <w:commentReference w:id="11"/>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measured values and those predicted on the basis of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3509800"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lastRenderedPageBreak/>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 xml:space="preserve">thresholds as a function of the amount of variability in the surface reflectance of the background objects. The </w:t>
      </w:r>
      <w:proofErr w:type="spellStart"/>
      <w:r>
        <w:rPr>
          <w:rStyle w:val="None"/>
          <w:rFonts w:ascii="Times New Roman" w:hAnsi="Times New Roman"/>
          <w:sz w:val="22"/>
          <w:szCs w:val="22"/>
          <w:shd w:val="clear" w:color="auto" w:fill="FFFFFF"/>
        </w:rPr>
        <w:t>reflectances</w:t>
      </w:r>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commentRangeStart w:id="12"/>
      <w:commentRangeEnd w:id="12"/>
      <w:r w:rsidR="00D629CC">
        <w:rPr>
          <w:rStyle w:val="CommentReference"/>
        </w:rPr>
        <w:commentReference w:id="12"/>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w:t>
      </w:r>
      <w:r>
        <w:rPr>
          <w:rStyle w:val="None"/>
          <w:sz w:val="22"/>
          <w:szCs w:val="22"/>
        </w:rPr>
        <w:lastRenderedPageBreak/>
        <w:t xml:space="preserve">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11340881"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Singh, Cottaris, Heasly, Brainard, &amp; Burge,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commentRangeStart w:id="13"/>
      <w:r>
        <w:rPr>
          <w:rStyle w:val="None"/>
          <w:rFonts w:ascii="Times New Roman" w:hAnsi="Times New Roman"/>
          <w:sz w:val="22"/>
          <w:szCs w:val="22"/>
        </w:rPr>
        <w:t xml:space="preserve">The power spectrum </w:t>
      </w:r>
      <w:commentRangeEnd w:id="13"/>
      <w:r w:rsidR="00616A56">
        <w:rPr>
          <w:rStyle w:val="CommentReference"/>
          <w:rFonts w:ascii="Times New Roman" w:hAnsi="Times New Roman" w:cs="Times New Roman"/>
          <w:color w:val="auto"/>
          <w14:textOutline w14:w="0" w14:cap="rnd" w14:cmpd="sng" w14:algn="ctr">
            <w14:noFill/>
            <w14:prstDash w14:val="solid"/>
            <w14:bevel/>
          </w14:textOutline>
        </w:rPr>
        <w:commentReference w:id="13"/>
      </w:r>
      <w:r>
        <w:rPr>
          <w:rStyle w:val="None"/>
          <w:rFonts w:ascii="Times New Roman" w:hAnsi="Times New Roman"/>
          <w:sz w:val="22"/>
          <w:szCs w:val="22"/>
        </w:rPr>
        <w:t xml:space="preserve">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7C34C80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6DE39DD5"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lastRenderedPageBreak/>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F06CF5">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14"/>
      <w:r w:rsidR="006116DF">
        <w:rPr>
          <w:rStyle w:val="None"/>
          <w:rFonts w:ascii="Times New Roman" w:eastAsia="Times New Roman" w:hAnsi="Times New Roman" w:cs="Times New Roman"/>
          <w:sz w:val="22"/>
          <w:szCs w:val="22"/>
        </w:rPr>
        <w:t>but not on the target sphere LRF</w:t>
      </w:r>
      <w:commentRangeEnd w:id="14"/>
      <w:r w:rsidR="008A2584">
        <w:rPr>
          <w:rStyle w:val="CommentReference"/>
          <w:rFonts w:ascii="Times New Roman" w:hAnsi="Times New Roman" w:cs="Times New Roman"/>
          <w:color w:val="auto"/>
          <w14:textOutline w14:w="0" w14:cap="rnd" w14:cmpd="sng" w14:algn="ctr">
            <w14:noFill/>
            <w14:prstDash w14:val="solid"/>
            <w14:bevel/>
          </w14:textOutline>
        </w:rPr>
        <w:commentReference w:id="14"/>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7B25CA10"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 xml:space="preserve">surface reflectance </w:t>
      </w:r>
      <w:r>
        <w:rPr>
          <w:rStyle w:val="None"/>
          <w:rFonts w:ascii="Times New Roman" w:hAnsi="Times New Roman"/>
          <w:sz w:val="22"/>
          <w:szCs w:val="22"/>
        </w:rPr>
        <w:lastRenderedPageBreak/>
        <w:t>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proofErr w:type="gramStart"/>
      <w:r>
        <w:rPr>
          <w:rStyle w:val="None"/>
          <w:rFonts w:ascii="Times New Roman" w:hAnsi="Times New Roman"/>
          <w:sz w:val="22"/>
          <w:szCs w:val="22"/>
        </w:rPr>
        <w:t>Thus</w:t>
      </w:r>
      <w:proofErr w:type="gramEnd"/>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1BA1A996"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w:t>
      </w:r>
      <w:proofErr w:type="spellStart"/>
      <w:r w:rsidR="00C94CCE">
        <w:rPr>
          <w:rStyle w:val="None"/>
          <w:sz w:val="22"/>
          <w:szCs w:val="22"/>
        </w:rPr>
        <w:t>reflectances</w:t>
      </w:r>
      <w:proofErr w:type="spellEnd"/>
      <w:r w:rsidR="00C94CCE">
        <w:rPr>
          <w:rStyle w:val="None"/>
          <w:sz w:val="22"/>
          <w:szCs w:val="22"/>
        </w:rPr>
        <w:t>.</w:t>
      </w: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F50DA5"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 xml:space="preserve">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the fact that we truncate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 xml:space="preserve">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lastRenderedPageBreak/>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0BBE169D"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m:oMath>
        <m:r>
          <m:rPr>
            <m:sty m:val="p"/>
          </m:rPr>
          <w:rPr>
            <w:rStyle w:val="None"/>
            <w:rFonts w:ascii="Cambria Math" w:eastAsia="Times New Roman" w:hAnsi="Cambria Math" w:cs="Times New Roman"/>
            <w:sz w:val="22"/>
            <w:szCs w:val="22"/>
          </w:rPr>
          <m:t xml:space="preserve">here </m:t>
        </m:r>
      </m:oMath>
      <w:r w:rsidR="00F9135E">
        <w:rPr>
          <w:rFonts w:ascii="Times New Roman" w:hAnsi="Times New Roman"/>
        </w:rPr>
        <w:t xml:space="preserve">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F9135E">
        <w:rPr>
          <w:rStyle w:val="None"/>
          <w:rFonts w:ascii="Times New Roman" w:hAnsi="Times New Roman" w:cs="Times New Roman"/>
          <w:sz w:val="22"/>
          <w:szCs w:val="22"/>
        </w:rPr>
        <w:t xml:space="preserve"> 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Pr>
          <w:rFonts w:ascii="Times New Roman" w:hAnsi="Times New Roman"/>
        </w:rPr>
        <w:t xml:space="preserve">Comparing to relation derived in the </w:t>
      </w:r>
      <w:r w:rsidR="00B564B4">
        <w:rPr>
          <w:rFonts w:ascii="Times New Roman" w:hAnsi="Times New Roman"/>
        </w:rPr>
        <w:t xml:space="preserve">SDT model (Equation </w:t>
      </w:r>
      <w:r w:rsidR="00D3311A">
        <w:rPr>
          <w:rFonts w:ascii="Times New Roman" w:hAnsi="Times New Roman"/>
        </w:rPr>
        <w:t>4</w:t>
      </w:r>
      <w:r w:rsidR="00B564B4">
        <w:rPr>
          <w:rFonts w:ascii="Times New Roman" w:hAnsi="Times New Roman"/>
        </w:rPr>
        <w:t>)</w:t>
      </w:r>
      <w:r w:rsidR="00F9135E">
        <w:rPr>
          <w:rFonts w:ascii="Times New Roman" w:hAnsi="Times New Roman"/>
        </w:rPr>
        <w:t xml:space="preserve">, we </w:t>
      </w:r>
      <w:r w:rsidR="00A13647">
        <w:rPr>
          <w:rFonts w:ascii="Times New Roman" w:hAnsi="Times New Roman"/>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40FACAD4"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 xml:space="preserve">the Gaussian model of natural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w:t>
      </w:r>
      <w:r w:rsidR="005F0F68">
        <w:rPr>
          <w:rStyle w:val="None"/>
          <w:rFonts w:ascii="Times New Roman" w:hAnsi="Times New Roman"/>
          <w:sz w:val="22"/>
          <w:szCs w:val="22"/>
        </w:rPr>
        <w:t xml:space="preserve"> The </w:t>
      </w:r>
      <w:proofErr w:type="spellStart"/>
      <w:r w:rsidR="005F0F68">
        <w:rPr>
          <w:rStyle w:val="None"/>
          <w:rFonts w:ascii="Times New Roman" w:hAnsi="Times New Roman"/>
          <w:sz w:val="22"/>
          <w:szCs w:val="22"/>
        </w:rPr>
        <w:t>trunctation</w:t>
      </w:r>
      <w:proofErr w:type="spellEnd"/>
      <w:r w:rsidR="005F0F68">
        <w:rPr>
          <w:rStyle w:val="None"/>
          <w:rFonts w:ascii="Times New Roman" w:hAnsi="Times New Roman"/>
          <w:sz w:val="22"/>
          <w:szCs w:val="22"/>
        </w:rPr>
        <w:t xml:space="preserve"> occurs because we require that surface reflectance at each wavelength lie between 0 and 1.</w:t>
      </w:r>
    </w:p>
    <w:p w14:paraId="305D59BD" w14:textId="3B9C2B2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E073DD">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Jiang, Ding, Wandell, &amp;amp; Brainard,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E073DD">
        <w:rPr>
          <w:rStyle w:val="None"/>
          <w:rFonts w:ascii="Times New Roman" w:hAnsi="Times New Roman"/>
          <w:noProof/>
          <w:sz w:val="22"/>
          <w:szCs w:val="22"/>
        </w:rPr>
        <w:t>(ISETBio; isetbio.org; Cottaris, Jiang, Ding, Wandell, &amp; Brainard,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proofErr w:type="spellStart"/>
      <w:r w:rsidR="006C5F7D">
        <w:rPr>
          <w:rStyle w:val="None"/>
          <w:rFonts w:ascii="Times New Roman" w:hAnsi="Times New Roman"/>
          <w:sz w:val="22"/>
          <w:szCs w:val="22"/>
        </w:rPr>
        <w:t>intergration</w:t>
      </w:r>
      <w:proofErr w:type="spellEnd"/>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proofErr w:type="spellStart"/>
      <w:r w:rsidR="0028571C">
        <w:rPr>
          <w:rStyle w:val="None"/>
          <w:rFonts w:ascii="Times New Roman" w:hAnsi="Times New Roman"/>
          <w:sz w:val="22"/>
          <w:szCs w:val="22"/>
        </w:rPr>
        <w:t>isomeration</w:t>
      </w:r>
      <w:proofErr w:type="spellEnd"/>
      <w:r w:rsidR="0028571C">
        <w:rPr>
          <w:rStyle w:val="None"/>
          <w:rFonts w:ascii="Times New Roman" w:hAnsi="Times New Roman"/>
          <w:sz w:val="22"/>
          <w:szCs w:val="22"/>
        </w:rPr>
        <w:t xml:space="preserve">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71C1FBAC"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 xml:space="preserve">the same for each of the three cone classes;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the </w:t>
      </w:r>
      <w:proofErr w:type="spellStart"/>
      <w:r>
        <w:rPr>
          <w:rStyle w:val="None"/>
          <w:rFonts w:ascii="Times New Roman" w:hAnsi="Times New Roman"/>
          <w:sz w:val="22"/>
          <w:szCs w:val="22"/>
        </w:rPr>
        <w:t>the</w:t>
      </w:r>
      <w:proofErr w:type="spellEnd"/>
      <w:r>
        <w:rPr>
          <w:rStyle w:val="None"/>
          <w:rFonts w:ascii="Times New Roman" w:hAnsi="Times New Roman"/>
          <w:sz w:val="22"/>
          <w:szCs w:val="22"/>
        </w:rPr>
        <w:t xml:space="preserv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commentRangeStart w:id="15"/>
      <w:r>
        <w:rPr>
          <w:rStyle w:val="None"/>
          <w:rFonts w:ascii="Times New Roman" w:hAnsi="Times New Roman"/>
          <w:b/>
          <w:bCs/>
          <w:sz w:val="22"/>
          <w:szCs w:val="22"/>
        </w:rPr>
        <w:t>Code and Data Availability</w:t>
      </w:r>
      <w:commentRangeEnd w:id="15"/>
      <w:r w:rsidR="00BD5C52">
        <w:rPr>
          <w:rStyle w:val="CommentReference"/>
          <w:rFonts w:ascii="Times New Roman" w:hAnsi="Times New Roman" w:cs="Times New Roman"/>
          <w:color w:val="auto"/>
          <w14:textOutline w14:w="0" w14:cap="rnd" w14:cmpd="sng" w14:algn="ctr">
            <w14:noFill/>
            <w14:prstDash w14:val="solid"/>
            <w14:bevel/>
          </w14:textOutline>
        </w:rPr>
        <w:commentReference w:id="15"/>
      </w:r>
    </w:p>
    <w:p w14:paraId="7D049213" w14:textId="08C8C248" w:rsidR="00F9135E" w:rsidRPr="00C96C07" w:rsidRDefault="00F9135E" w:rsidP="00C96C07">
      <w:pPr>
        <w:pStyle w:val="Default"/>
        <w:spacing w:before="0" w:after="270"/>
        <w:rPr>
          <w:rStyle w:val="None"/>
          <w:rFonts w:ascii="Times New Roman" w:eastAsia="Times New Roman" w:hAnsi="Times New Roman" w:cs="Times New Roman"/>
          <w:sz w:val="22"/>
          <w:szCs w:val="22"/>
        </w:rPr>
      </w:pPr>
      <w:proofErr w:type="gramStart"/>
      <w:r>
        <w:rPr>
          <w:rFonts w:ascii="Times New Roman" w:hAnsi="Times New Roman"/>
          <w:sz w:val="22"/>
          <w:szCs w:val="22"/>
        </w:rPr>
        <w:lastRenderedPageBreak/>
        <w:t>Observers</w:t>
      </w:r>
      <w:proofErr w:type="gramEnd"/>
      <w:r>
        <w:rPr>
          <w:rFonts w:ascii="Times New Roman" w:hAnsi="Times New Roman"/>
          <w:sz w:val="22"/>
          <w:szCs w:val="22"/>
        </w:rPr>
        <w:t xml:space="preserve">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1BBA9CC7" w:rsidR="00FA0DF8" w:rsidRPr="006D7ABE" w:rsidRDefault="00FA0DF8" w:rsidP="00FA0DF8">
      <w:pPr>
        <w:pStyle w:val="Default"/>
        <w:spacing w:before="0" w:after="270"/>
        <w:rPr>
          <w:rFonts w:ascii="Times New Roman" w:eastAsia="Times New Roman" w:hAnsi="Times New Roman" w:cs="Times New Roman"/>
          <w:sz w:val="22"/>
          <w:szCs w:val="22"/>
        </w:rPr>
      </w:pPr>
      <w:commentRangeStart w:id="16"/>
      <w:r w:rsidRPr="009579D6">
        <w:rPr>
          <w:rFonts w:ascii="Times New Roman" w:hAnsi="Times New Roman" w:cs="Times New Roman"/>
          <w:b/>
          <w:bCs/>
          <w:sz w:val="22"/>
          <w:szCs w:val="22"/>
        </w:rPr>
        <w:t>Figure 4</w:t>
      </w:r>
      <w:commentRangeEnd w:id="16"/>
      <w:r w:rsidR="000D6491">
        <w:rPr>
          <w:rStyle w:val="CommentReference"/>
          <w:rFonts w:ascii="Times New Roman" w:hAnsi="Times New Roman" w:cs="Times New Roman"/>
          <w:color w:val="auto"/>
          <w14:textOutline w14:w="0" w14:cap="rnd" w14:cmpd="sng" w14:algn="ctr">
            <w14:noFill/>
            <w14:prstDash w14:val="solid"/>
            <w14:bevel/>
          </w14:textOutline>
        </w:rPr>
        <w:commentReference w:id="16"/>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lastRenderedPageBreak/>
        <w:t xml:space="preserve">threshold of the </w:t>
      </w:r>
      <w:r w:rsidR="007F1B18">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w:t>
      </w:r>
      <w:r w:rsidR="007D3CF8">
        <w:rPr>
          <w:rStyle w:val="None"/>
          <w:rFonts w:ascii="Times New Roman" w:hAnsi="Times New Roman" w:cs="Times New Roman"/>
          <w:sz w:val="22"/>
          <w:szCs w:val="22"/>
        </w:rPr>
        <w:t>a smooth fit</w:t>
      </w:r>
      <w:r>
        <w:rPr>
          <w:rStyle w:val="None"/>
          <w:rFonts w:ascii="Times New Roman" w:hAnsi="Times New Roman" w:cs="Times New Roman"/>
          <w:sz w:val="22"/>
          <w:szCs w:val="22"/>
        </w:rPr>
        <w:t xml:space="preserve">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r w:rsidR="007D3CF8">
        <w:rPr>
          <w:rStyle w:val="None"/>
          <w:rFonts w:ascii="Times New Roman" w:hAnsi="Times New Roman" w:cs="Times New Roman"/>
          <w:sz w:val="22"/>
          <w:szCs w:val="22"/>
        </w:rPr>
        <w:t xml:space="preserve"> adjusted in the fit</w:t>
      </w:r>
      <w:r>
        <w:rPr>
          <w:rStyle w:val="None"/>
          <w:rFonts w:ascii="Times New Roman" w:hAnsi="Times New Roman" w:cs="Times New Roman"/>
          <w:sz w:val="22"/>
          <w:szCs w:val="22"/>
        </w:rPr>
        <w:t>.</w:t>
      </w:r>
    </w:p>
    <w:p w14:paraId="44D833EF" w14:textId="27D7471D"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s were obtained separately for each observer.</w:t>
      </w:r>
    </w:p>
    <w:p w14:paraId="425983B3" w14:textId="12044374" w:rsidR="00FA0DF8" w:rsidRPr="006D7ABE" w:rsidRDefault="00FA0DF8" w:rsidP="00FA0DF8">
      <w:pPr>
        <w:pStyle w:val="Default"/>
        <w:spacing w:before="0" w:after="270"/>
        <w:rPr>
          <w:rStyle w:val="None"/>
          <w:rFonts w:ascii="Times New Roman" w:eastAsia="Times New Roman" w:hAnsi="Times New Roman" w:cs="Times New Roman"/>
          <w:sz w:val="22"/>
          <w:szCs w:val="22"/>
        </w:rPr>
      </w:pPr>
      <w:commentRangeStart w:id="17"/>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commentRangeEnd w:id="17"/>
      <w:r w:rsidR="00A4146E">
        <w:rPr>
          <w:rStyle w:val="CommentReference"/>
          <w:rFonts w:ascii="Times New Roman" w:hAnsi="Times New Roman" w:cs="Times New Roman"/>
          <w:color w:val="auto"/>
          <w14:textOutline w14:w="0" w14:cap="rnd" w14:cmpd="sng" w14:algn="ctr">
            <w14:noFill/>
            <w14:prstDash w14:val="solid"/>
            <w14:bevel/>
          </w14:textOutline>
        </w:rPr>
        <w:commentReference w:id="17"/>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linear receptive model (</w:t>
      </w:r>
      <w:r w:rsidR="00A4146E">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w:t>
      </w:r>
      <w:r w:rsidR="00A4146E">
        <w:rPr>
          <w:rStyle w:val="None"/>
          <w:rFonts w:ascii="Times New Roman" w:hAnsi="Times New Roman" w:cs="Times New Roman"/>
          <w:sz w:val="22"/>
          <w:szCs w:val="22"/>
        </w:rPr>
        <w:t>LINRF</w:t>
      </w:r>
      <w:r>
        <w:rPr>
          <w:rStyle w:val="None"/>
          <w:rFonts w:ascii="Times New Roman" w:hAnsi="Times New Roman" w:cs="Times New Roman"/>
          <w:sz w:val="22"/>
          <w:szCs w:val="22"/>
        </w:rPr>
        <w:t xml:space="preserve">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4B5AA4E9"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60D3929" w14:textId="77777777" w:rsidR="00F06CF5" w:rsidRDefault="00F06CF5" w:rsidP="00E846BC">
      <w:pPr>
        <w:pStyle w:val="EndNoteBibliography"/>
        <w:ind w:left="720" w:hanging="720"/>
        <w:rPr>
          <w:b/>
          <w:bCs/>
        </w:rPr>
      </w:pPr>
    </w:p>
    <w:p w14:paraId="5D4F6322" w14:textId="77777777" w:rsidR="00994F21" w:rsidRPr="00994F21" w:rsidRDefault="00F06CF5" w:rsidP="00994F21">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994F21" w:rsidRPr="00994F21">
        <w:rPr>
          <w:noProof/>
        </w:rPr>
        <w:t xml:space="preserve">Adelson, E. H. (2000). Lightness Perception and Lightness Illusions. In M. Gazzaniga (Ed.), </w:t>
      </w:r>
      <w:r w:rsidR="00994F21" w:rsidRPr="00994F21">
        <w:rPr>
          <w:i/>
          <w:noProof/>
        </w:rPr>
        <w:t>The New Cognitive Neurosciences, 2nd edition</w:t>
      </w:r>
      <w:r w:rsidR="00994F21" w:rsidRPr="00994F21">
        <w:rPr>
          <w:noProof/>
        </w:rPr>
        <w:t xml:space="preserve"> (pp. 339-351). Cambridge, MA: MIT Press.</w:t>
      </w:r>
    </w:p>
    <w:p w14:paraId="23DE1F40" w14:textId="77777777" w:rsidR="00994F21" w:rsidRPr="00994F21" w:rsidRDefault="00994F21" w:rsidP="00994F21">
      <w:pPr>
        <w:pStyle w:val="EndNoteBibliography"/>
        <w:ind w:left="720" w:hanging="720"/>
        <w:rPr>
          <w:noProof/>
        </w:rPr>
      </w:pPr>
      <w:r w:rsidRPr="00994F21">
        <w:rPr>
          <w:noProof/>
        </w:rPr>
        <w:lastRenderedPageBreak/>
        <w:t xml:space="preserve">Alvaro, L., Linhares, J. M. M., Moreira, H., Lillo, J., &amp; Nascimento, S. M. C. (2017). Robust colour constancy in red-green dichromats. </w:t>
      </w:r>
      <w:r w:rsidRPr="00994F21">
        <w:rPr>
          <w:i/>
          <w:noProof/>
        </w:rPr>
        <w:t>PLoS One, 12(6)</w:t>
      </w:r>
      <w:r w:rsidRPr="00994F21">
        <w:rPr>
          <w:noProof/>
        </w:rPr>
        <w:t>, e0180310.</w:t>
      </w:r>
    </w:p>
    <w:p w14:paraId="63FCFE52" w14:textId="77777777" w:rsidR="00994F21" w:rsidRPr="00994F21" w:rsidRDefault="00994F21" w:rsidP="00994F21">
      <w:pPr>
        <w:pStyle w:val="EndNoteBibliography"/>
        <w:ind w:left="720" w:hanging="720"/>
        <w:rPr>
          <w:noProof/>
        </w:rPr>
      </w:pPr>
      <w:r w:rsidRPr="00994F21">
        <w:rPr>
          <w:noProof/>
        </w:rPr>
        <w:t xml:space="preserve">American Society for Testing and Materials. (2017). Standard test method for luminous reflectance factor of acoustical materials by use of integrating-sphere reflectometers. </w:t>
      </w:r>
      <w:r w:rsidRPr="00994F21">
        <w:rPr>
          <w:i/>
          <w:noProof/>
        </w:rPr>
        <w:t>Renovations of Center for Historic Preservation, 98(A)</w:t>
      </w:r>
      <w:r w:rsidRPr="00994F21">
        <w:rPr>
          <w:noProof/>
        </w:rPr>
        <w:t>, E1477.</w:t>
      </w:r>
    </w:p>
    <w:p w14:paraId="6384765B" w14:textId="77777777" w:rsidR="00994F21" w:rsidRPr="00994F21" w:rsidRDefault="00994F21" w:rsidP="00994F21">
      <w:pPr>
        <w:pStyle w:val="EndNoteBibliography"/>
        <w:ind w:left="720" w:hanging="720"/>
        <w:rPr>
          <w:i/>
          <w:noProof/>
        </w:rPr>
      </w:pPr>
      <w:r w:rsidRPr="00994F21">
        <w:rPr>
          <w:noProof/>
        </w:rPr>
        <w:t xml:space="preserve">Aston, S., Radonjić, A., Brainard, D. H., &amp; Hurlbert, A. C. (2019). Illumination discrimination for chromatically biased illuminations: implications for colour constancy. </w:t>
      </w:r>
      <w:r w:rsidRPr="00994F21">
        <w:rPr>
          <w:i/>
          <w:noProof/>
        </w:rPr>
        <w:t>Journal of Vision, 19(30:15)</w:t>
      </w:r>
    </w:p>
    <w:p w14:paraId="5D741746" w14:textId="77777777" w:rsidR="00994F21" w:rsidRPr="00994F21" w:rsidRDefault="00994F21" w:rsidP="00994F21">
      <w:pPr>
        <w:pStyle w:val="EndNoteBibliography"/>
        <w:ind w:left="720" w:hanging="720"/>
        <w:rPr>
          <w:noProof/>
        </w:rPr>
      </w:pPr>
      <w:r w:rsidRPr="00994F21">
        <w:rPr>
          <w:noProof/>
        </w:rPr>
        <w:t xml:space="preserve">Banks, M. S., Geisler, W. S., &amp; Bennett, P. J. (1987). The physical limits of grating visibility. </w:t>
      </w:r>
      <w:r w:rsidRPr="00994F21">
        <w:rPr>
          <w:i/>
          <w:noProof/>
        </w:rPr>
        <w:t>Vision Research, 27(11)</w:t>
      </w:r>
      <w:r w:rsidRPr="00994F21">
        <w:rPr>
          <w:noProof/>
        </w:rPr>
        <w:t>, 1915-1924.</w:t>
      </w:r>
    </w:p>
    <w:p w14:paraId="57E7EF0D" w14:textId="77777777" w:rsidR="00994F21" w:rsidRPr="00994F21" w:rsidRDefault="00994F21" w:rsidP="00994F21">
      <w:pPr>
        <w:pStyle w:val="EndNoteBibliography"/>
        <w:ind w:left="720" w:hanging="720"/>
        <w:rPr>
          <w:noProof/>
        </w:rPr>
      </w:pPr>
      <w:r w:rsidRPr="00994F21">
        <w:rPr>
          <w:noProof/>
        </w:rPr>
        <w:t xml:space="preserve">Brainard, D. H. (1989). Calibration of a computer controlled color monitor. </w:t>
      </w:r>
      <w:r w:rsidRPr="00994F21">
        <w:rPr>
          <w:i/>
          <w:noProof/>
        </w:rPr>
        <w:t>Color Research &amp; Application, 14(1)</w:t>
      </w:r>
      <w:r w:rsidRPr="00994F21">
        <w:rPr>
          <w:noProof/>
        </w:rPr>
        <w:t>, 23-34.</w:t>
      </w:r>
    </w:p>
    <w:p w14:paraId="353273A6" w14:textId="77777777" w:rsidR="00994F21" w:rsidRPr="00994F21" w:rsidRDefault="00994F21" w:rsidP="00994F21">
      <w:pPr>
        <w:pStyle w:val="EndNoteBibliography"/>
        <w:ind w:left="720" w:hanging="720"/>
        <w:rPr>
          <w:noProof/>
        </w:rPr>
      </w:pPr>
      <w:r w:rsidRPr="00994F21">
        <w:rPr>
          <w:noProof/>
        </w:rPr>
        <w:t xml:space="preserve">Brainard, D. H. (2015). Color and the Cone Mosaic. </w:t>
      </w:r>
      <w:r w:rsidRPr="00994F21">
        <w:rPr>
          <w:i/>
          <w:noProof/>
        </w:rPr>
        <w:t>Annu Rev Vis Sci, 1</w:t>
      </w:r>
      <w:r w:rsidRPr="00994F21">
        <w:rPr>
          <w:noProof/>
        </w:rPr>
        <w:t>, 519-546.</w:t>
      </w:r>
    </w:p>
    <w:p w14:paraId="5DAD6ABD" w14:textId="77777777" w:rsidR="00994F21" w:rsidRPr="00994F21" w:rsidRDefault="00994F21" w:rsidP="00994F21">
      <w:pPr>
        <w:pStyle w:val="EndNoteBibliography"/>
        <w:ind w:left="720" w:hanging="720"/>
        <w:rPr>
          <w:noProof/>
        </w:rPr>
      </w:pPr>
      <w:r w:rsidRPr="00994F21">
        <w:rPr>
          <w:noProof/>
        </w:rPr>
        <w:t xml:space="preserve">Brainard, D. H., &amp; Freeman, W. T. (1997). Bayesian color constancy. </w:t>
      </w:r>
      <w:r w:rsidRPr="00994F21">
        <w:rPr>
          <w:i/>
          <w:noProof/>
        </w:rPr>
        <w:t>J Opt Soc Am A Opt Image Sci Vis, 14(7)</w:t>
      </w:r>
      <w:r w:rsidRPr="00994F21">
        <w:rPr>
          <w:noProof/>
        </w:rPr>
        <w:t>, 1393-1411.</w:t>
      </w:r>
    </w:p>
    <w:p w14:paraId="5D9F21F1" w14:textId="77777777" w:rsidR="00994F21" w:rsidRPr="00994F21" w:rsidRDefault="00994F21" w:rsidP="00994F21">
      <w:pPr>
        <w:pStyle w:val="EndNoteBibliography"/>
        <w:ind w:left="720" w:hanging="720"/>
        <w:rPr>
          <w:i/>
          <w:noProof/>
        </w:rPr>
      </w:pPr>
      <w:r w:rsidRPr="00994F21">
        <w:rPr>
          <w:noProof/>
        </w:rPr>
        <w:t xml:space="preserve">Brainard, D. H., &amp; Maloney, L. T. (2011). Surface color perception and equivalent illumination models. </w:t>
      </w:r>
      <w:r w:rsidRPr="00994F21">
        <w:rPr>
          <w:i/>
          <w:noProof/>
        </w:rPr>
        <w:t>J Vis, 11(5)</w:t>
      </w:r>
    </w:p>
    <w:p w14:paraId="60612985" w14:textId="77777777" w:rsidR="00994F21" w:rsidRPr="00994F21" w:rsidRDefault="00994F21" w:rsidP="00994F21">
      <w:pPr>
        <w:pStyle w:val="EndNoteBibliography"/>
        <w:ind w:left="720" w:hanging="720"/>
        <w:rPr>
          <w:noProof/>
        </w:rPr>
      </w:pPr>
      <w:r w:rsidRPr="00994F21">
        <w:rPr>
          <w:noProof/>
        </w:rPr>
        <w:t xml:space="preserve">Brainard, D. H., Pelli, D. G., &amp; Robson, T. (2002). Display characterization. In J. P. Hornak (Ed.), </w:t>
      </w:r>
      <w:r w:rsidRPr="00994F21">
        <w:rPr>
          <w:i/>
          <w:noProof/>
        </w:rPr>
        <w:t>Encylopedia of Imaging Science and Technology</w:t>
      </w:r>
      <w:r w:rsidRPr="00994F21">
        <w:rPr>
          <w:noProof/>
        </w:rPr>
        <w:t xml:space="preserve"> (pp. 172-188). New York: Wiley.</w:t>
      </w:r>
    </w:p>
    <w:p w14:paraId="168C62D6" w14:textId="77777777" w:rsidR="00994F21" w:rsidRPr="00994F21" w:rsidRDefault="00994F21" w:rsidP="00994F21">
      <w:pPr>
        <w:pStyle w:val="EndNoteBibliography"/>
        <w:ind w:left="720" w:hanging="720"/>
        <w:rPr>
          <w:noProof/>
        </w:rPr>
      </w:pPr>
      <w:r w:rsidRPr="00994F21">
        <w:rPr>
          <w:noProof/>
        </w:rPr>
        <w:t xml:space="preserve">Brainard, D. H., &amp; Radonjić, A. (2014). Color constancy. </w:t>
      </w:r>
      <w:r w:rsidRPr="00994F21">
        <w:rPr>
          <w:i/>
          <w:noProof/>
        </w:rPr>
        <w:t>The New Visual Neurosciences, 1</w:t>
      </w:r>
      <w:r w:rsidRPr="00994F21">
        <w:rPr>
          <w:noProof/>
        </w:rPr>
        <w:t>, 545–556.</w:t>
      </w:r>
    </w:p>
    <w:p w14:paraId="192C165C" w14:textId="77777777" w:rsidR="00994F21" w:rsidRPr="00994F21" w:rsidRDefault="00994F21" w:rsidP="00994F21">
      <w:pPr>
        <w:pStyle w:val="EndNoteBibliography"/>
        <w:ind w:left="720" w:hanging="720"/>
        <w:rPr>
          <w:i/>
          <w:noProof/>
        </w:rPr>
      </w:pPr>
      <w:r w:rsidRPr="00994F21">
        <w:rPr>
          <w:noProof/>
        </w:rPr>
        <w:t xml:space="preserve">Brascamp, J. W., &amp; Shevell, S. K. (2021). The certainty of ambiguity in visual neural representations. </w:t>
      </w:r>
      <w:r w:rsidRPr="00994F21">
        <w:rPr>
          <w:i/>
          <w:noProof/>
        </w:rPr>
        <w:t>Annual Review of Vision Science, in press</w:t>
      </w:r>
    </w:p>
    <w:p w14:paraId="5A8B0A4E" w14:textId="77777777" w:rsidR="00994F21" w:rsidRPr="00994F21" w:rsidRDefault="00994F21" w:rsidP="00994F21">
      <w:pPr>
        <w:pStyle w:val="EndNoteBibliography"/>
        <w:ind w:left="720" w:hanging="720"/>
        <w:rPr>
          <w:noProof/>
        </w:rPr>
      </w:pPr>
      <w:r w:rsidRPr="00994F21">
        <w:rPr>
          <w:noProof/>
        </w:rPr>
        <w:t xml:space="preserve">Brindley, G. S. (1960). </w:t>
      </w:r>
      <w:r w:rsidRPr="00994F21">
        <w:rPr>
          <w:i/>
          <w:noProof/>
        </w:rPr>
        <w:t>Physiology of the Retina and the Visual Pathway</w:t>
      </w:r>
      <w:r w:rsidRPr="00994F21">
        <w:rPr>
          <w:noProof/>
        </w:rPr>
        <w:t>. London: Arnold.</w:t>
      </w:r>
    </w:p>
    <w:p w14:paraId="4F02FE1C" w14:textId="77777777" w:rsidR="00994F21" w:rsidRPr="00994F21" w:rsidRDefault="00994F21" w:rsidP="00994F21">
      <w:pPr>
        <w:pStyle w:val="EndNoteBibliography"/>
        <w:ind w:left="720" w:hanging="720"/>
        <w:rPr>
          <w:noProof/>
        </w:rPr>
      </w:pPr>
      <w:r w:rsidRPr="00994F21">
        <w:rPr>
          <w:noProof/>
        </w:rPr>
        <w:t xml:space="preserve">Brown, R. O., &amp; MacLeod, D. I. A. (1997). Color appearance depends on the variance of surround colors. </w:t>
      </w:r>
      <w:r w:rsidRPr="00994F21">
        <w:rPr>
          <w:i/>
          <w:noProof/>
        </w:rPr>
        <w:t>Current Biology, 7</w:t>
      </w:r>
      <w:r w:rsidRPr="00994F21">
        <w:rPr>
          <w:noProof/>
        </w:rPr>
        <w:t>, 844-849.</w:t>
      </w:r>
    </w:p>
    <w:p w14:paraId="1E30226F" w14:textId="77777777" w:rsidR="00994F21" w:rsidRPr="00994F21" w:rsidRDefault="00994F21" w:rsidP="00994F21">
      <w:pPr>
        <w:pStyle w:val="EndNoteBibliography"/>
        <w:ind w:left="720" w:hanging="720"/>
        <w:rPr>
          <w:noProof/>
        </w:rPr>
      </w:pPr>
      <w:r w:rsidRPr="00994F21">
        <w:rPr>
          <w:noProof/>
        </w:rPr>
        <w:t xml:space="preserve">CIE. (2007). </w:t>
      </w:r>
      <w:r w:rsidRPr="00994F21">
        <w:rPr>
          <w:i/>
          <w:noProof/>
        </w:rPr>
        <w:t>Fundamental chromaticity diagram with physiological axes – Parts 1 and 2. Technical Report 170-1</w:t>
      </w:r>
      <w:r w:rsidRPr="00994F21">
        <w:rPr>
          <w:noProof/>
        </w:rPr>
        <w:t>. Vienna: Central Bureau of the Commission Internationale de l' Éclairage.</w:t>
      </w:r>
    </w:p>
    <w:p w14:paraId="43B57BCD" w14:textId="77777777" w:rsidR="00994F21" w:rsidRPr="00994F21" w:rsidRDefault="00994F21" w:rsidP="00994F21">
      <w:pPr>
        <w:pStyle w:val="EndNoteBibliography"/>
        <w:ind w:left="720" w:hanging="720"/>
        <w:rPr>
          <w:noProof/>
        </w:rPr>
      </w:pPr>
      <w:r w:rsidRPr="00994F21">
        <w:rPr>
          <w:noProof/>
        </w:rPr>
        <w:t xml:space="preserve">Cohen, M. R., &amp; Maunsell, J. H. (2011). Using neuronal populations to study the mechanisms underlying spatial and feature attention. </w:t>
      </w:r>
      <w:r w:rsidRPr="00994F21">
        <w:rPr>
          <w:i/>
          <w:noProof/>
        </w:rPr>
        <w:t>Neuron, 70(6)</w:t>
      </w:r>
      <w:r w:rsidRPr="00994F21">
        <w:rPr>
          <w:noProof/>
        </w:rPr>
        <w:t>, 1192-1204.</w:t>
      </w:r>
    </w:p>
    <w:p w14:paraId="01FF8D7A" w14:textId="77777777" w:rsidR="00994F21" w:rsidRPr="00994F21" w:rsidRDefault="00994F21" w:rsidP="00994F21">
      <w:pPr>
        <w:pStyle w:val="EndNoteBibliography"/>
        <w:ind w:left="720" w:hanging="720"/>
        <w:rPr>
          <w:noProof/>
        </w:rPr>
      </w:pPr>
      <w:r w:rsidRPr="00994F21">
        <w:rPr>
          <w:noProof/>
        </w:rPr>
        <w:t xml:space="preserve">Cottaris, N. P., Jiang, H., Ding, X., Wandell, B. A., &amp; Brainard, D. H. (2019). A computational-observer model of spatial contrast sensitivity: Effects of wave-front-based optics, cone-mosaic structure, and inference engine. </w:t>
      </w:r>
      <w:r w:rsidRPr="00994F21">
        <w:rPr>
          <w:i/>
          <w:noProof/>
        </w:rPr>
        <w:t>J Vis, 19(4)</w:t>
      </w:r>
      <w:r w:rsidRPr="00994F21">
        <w:rPr>
          <w:noProof/>
        </w:rPr>
        <w:t>, 8.</w:t>
      </w:r>
    </w:p>
    <w:p w14:paraId="002DB39D" w14:textId="77777777" w:rsidR="00994F21" w:rsidRPr="00994F21" w:rsidRDefault="00994F21" w:rsidP="00994F21">
      <w:pPr>
        <w:pStyle w:val="EndNoteBibliography"/>
        <w:ind w:left="720" w:hanging="720"/>
        <w:rPr>
          <w:noProof/>
        </w:rPr>
      </w:pPr>
      <w:r w:rsidRPr="00994F21">
        <w:rPr>
          <w:noProof/>
        </w:rPr>
        <w:t xml:space="preserve">Fechner, G. T. (1966). </w:t>
      </w:r>
      <w:r w:rsidRPr="00994F21">
        <w:rPr>
          <w:i/>
          <w:noProof/>
        </w:rPr>
        <w:t>Elements of psychophysics</w:t>
      </w:r>
      <w:r w:rsidRPr="00994F21">
        <w:rPr>
          <w:noProof/>
        </w:rPr>
        <w:t>. New York: Holt, Rinehart and Winston.</w:t>
      </w:r>
    </w:p>
    <w:p w14:paraId="44F3FB84" w14:textId="77777777" w:rsidR="00994F21" w:rsidRPr="00994F21" w:rsidRDefault="00994F21" w:rsidP="00994F21">
      <w:pPr>
        <w:pStyle w:val="EndNoteBibliography"/>
        <w:ind w:left="720" w:hanging="720"/>
        <w:rPr>
          <w:noProof/>
        </w:rPr>
      </w:pPr>
      <w:r w:rsidRPr="00994F21">
        <w:rPr>
          <w:noProof/>
        </w:rPr>
        <w:t xml:space="preserve">Foster, D. H. (2011). Color constancy. </w:t>
      </w:r>
      <w:r w:rsidRPr="00994F21">
        <w:rPr>
          <w:i/>
          <w:noProof/>
        </w:rPr>
        <w:t>Vision Res, 51(7)</w:t>
      </w:r>
      <w:r w:rsidRPr="00994F21">
        <w:rPr>
          <w:noProof/>
        </w:rPr>
        <w:t>, 674-700.</w:t>
      </w:r>
    </w:p>
    <w:p w14:paraId="7C822370" w14:textId="77777777" w:rsidR="00994F21" w:rsidRPr="00994F21" w:rsidRDefault="00994F21" w:rsidP="00994F21">
      <w:pPr>
        <w:pStyle w:val="EndNoteBibliography"/>
        <w:ind w:left="720" w:hanging="720"/>
        <w:rPr>
          <w:noProof/>
        </w:rPr>
      </w:pPr>
      <w:r w:rsidRPr="00994F21">
        <w:rPr>
          <w:noProof/>
        </w:rPr>
        <w:t xml:space="preserve">Gegenfurtner, K., &amp; Kiper, D. C. (1992). Contrast detection in luminance and chromatic noise. </w:t>
      </w:r>
      <w:r w:rsidRPr="00994F21">
        <w:rPr>
          <w:i/>
          <w:noProof/>
        </w:rPr>
        <w:t>Journal of the Optical Society of America A, 9(11)</w:t>
      </w:r>
      <w:r w:rsidRPr="00994F21">
        <w:rPr>
          <w:noProof/>
        </w:rPr>
        <w:t>, 1880-1888.</w:t>
      </w:r>
    </w:p>
    <w:p w14:paraId="5527EED1" w14:textId="77777777" w:rsidR="00994F21" w:rsidRPr="00994F21" w:rsidRDefault="00994F21" w:rsidP="00994F21">
      <w:pPr>
        <w:pStyle w:val="EndNoteBibliography"/>
        <w:ind w:left="720" w:hanging="720"/>
        <w:rPr>
          <w:noProof/>
        </w:rPr>
      </w:pPr>
      <w:r w:rsidRPr="00994F21">
        <w:rPr>
          <w:noProof/>
        </w:rPr>
        <w:t xml:space="preserve">Gilchrist, A. L. (2006). </w:t>
      </w:r>
      <w:r w:rsidRPr="00994F21">
        <w:rPr>
          <w:i/>
          <w:noProof/>
        </w:rPr>
        <w:t>Seeing Black and White</w:t>
      </w:r>
      <w:r w:rsidRPr="00994F21">
        <w:rPr>
          <w:noProof/>
        </w:rPr>
        <w:t>. Oxford: Oxford University Press.</w:t>
      </w:r>
    </w:p>
    <w:p w14:paraId="2533FA84" w14:textId="77777777" w:rsidR="00994F21" w:rsidRPr="00994F21" w:rsidRDefault="00994F21" w:rsidP="00994F21">
      <w:pPr>
        <w:pStyle w:val="EndNoteBibliography"/>
        <w:ind w:left="720" w:hanging="720"/>
        <w:rPr>
          <w:noProof/>
        </w:rPr>
      </w:pPr>
      <w:r w:rsidRPr="00994F21">
        <w:rPr>
          <w:noProof/>
        </w:rPr>
        <w:t xml:space="preserve">Giulianini, F., &amp; Eskew, R. T., Jr. (1998). Chromatic masking in the (DL/L, DM/M) plane of cone-contrast space reveals only two detection mechanisms. </w:t>
      </w:r>
      <w:r w:rsidRPr="00994F21">
        <w:rPr>
          <w:i/>
          <w:noProof/>
        </w:rPr>
        <w:t>Vision Research, 38</w:t>
      </w:r>
      <w:r w:rsidRPr="00994F21">
        <w:rPr>
          <w:noProof/>
        </w:rPr>
        <w:t>, 3913-3926.</w:t>
      </w:r>
    </w:p>
    <w:p w14:paraId="66A0E332" w14:textId="77777777" w:rsidR="00994F21" w:rsidRPr="00994F21" w:rsidRDefault="00994F21" w:rsidP="00994F21">
      <w:pPr>
        <w:pStyle w:val="EndNoteBibliography"/>
        <w:ind w:left="720" w:hanging="720"/>
        <w:rPr>
          <w:noProof/>
        </w:rPr>
      </w:pPr>
      <w:r w:rsidRPr="00994F21">
        <w:rPr>
          <w:noProof/>
        </w:rPr>
        <w:t xml:space="preserve">Green, D. M., &amp; Swets, J. A. (1996). </w:t>
      </w:r>
      <w:r w:rsidRPr="00994F21">
        <w:rPr>
          <w:i/>
          <w:noProof/>
        </w:rPr>
        <w:t>Signal Detection Theory and Psychophysics</w:t>
      </w:r>
      <w:r w:rsidRPr="00994F21">
        <w:rPr>
          <w:noProof/>
        </w:rPr>
        <w:t xml:space="preserve"> (Vol. 1). New York: Wiley.</w:t>
      </w:r>
    </w:p>
    <w:p w14:paraId="6D1F4A9B" w14:textId="77777777" w:rsidR="00994F21" w:rsidRPr="00994F21" w:rsidRDefault="00994F21" w:rsidP="00994F21">
      <w:pPr>
        <w:pStyle w:val="EndNoteBibliography"/>
        <w:ind w:left="720" w:hanging="720"/>
        <w:rPr>
          <w:i/>
          <w:noProof/>
        </w:rPr>
      </w:pPr>
      <w:r w:rsidRPr="00994F21">
        <w:rPr>
          <w:noProof/>
        </w:rPr>
        <w:lastRenderedPageBreak/>
        <w:t xml:space="preserve">Heasly, B. S., Cottaris, N. P., Lichtman, D. P., Xiao, B., &amp; Brainard, D. H. (2014). RenderToolbox3: MATLAB tools that facilitate physically based stimulus rendering for vision research. </w:t>
      </w:r>
      <w:r w:rsidRPr="00994F21">
        <w:rPr>
          <w:i/>
          <w:noProof/>
        </w:rPr>
        <w:t>J Vis, 14(2)</w:t>
      </w:r>
    </w:p>
    <w:p w14:paraId="520DA24F" w14:textId="77777777" w:rsidR="00994F21" w:rsidRPr="00994F21" w:rsidRDefault="00994F21" w:rsidP="00994F21">
      <w:pPr>
        <w:pStyle w:val="EndNoteBibliography"/>
        <w:ind w:left="720" w:hanging="720"/>
        <w:rPr>
          <w:noProof/>
        </w:rPr>
      </w:pPr>
      <w:r w:rsidRPr="00994F21">
        <w:rPr>
          <w:noProof/>
        </w:rPr>
        <w:t xml:space="preserve">Helmholtz, H. (1896). </w:t>
      </w:r>
      <w:r w:rsidRPr="00994F21">
        <w:rPr>
          <w:i/>
          <w:noProof/>
        </w:rPr>
        <w:t>Physiological Optics</w:t>
      </w:r>
      <w:r w:rsidRPr="00994F21">
        <w:rPr>
          <w:noProof/>
        </w:rPr>
        <w:t>. New York: Dover Publications, Inc.</w:t>
      </w:r>
    </w:p>
    <w:p w14:paraId="7E5E4DB8" w14:textId="77777777" w:rsidR="00994F21" w:rsidRPr="00994F21" w:rsidRDefault="00994F21" w:rsidP="00994F21">
      <w:pPr>
        <w:pStyle w:val="EndNoteBibliography"/>
        <w:ind w:left="720" w:hanging="720"/>
        <w:rPr>
          <w:noProof/>
        </w:rPr>
      </w:pPr>
      <w:r w:rsidRPr="00994F21">
        <w:rPr>
          <w:noProof/>
        </w:rPr>
        <w:t xml:space="preserve">Henning, G. B., Hertz, B. G., &amp; Hinton, J. L. (1981). Effects of different hypothetical detection mechanisms on the shape of spatial-frequency filters inferred from masking experiments: I. Noise masks. </w:t>
      </w:r>
      <w:r w:rsidRPr="00994F21">
        <w:rPr>
          <w:i/>
          <w:noProof/>
        </w:rPr>
        <w:t>Journal of the Optical Society of America, 71(5)</w:t>
      </w:r>
      <w:r w:rsidRPr="00994F21">
        <w:rPr>
          <w:noProof/>
        </w:rPr>
        <w:t>, 574-581.</w:t>
      </w:r>
    </w:p>
    <w:p w14:paraId="3B927CF5" w14:textId="77777777" w:rsidR="00994F21" w:rsidRPr="00994F21" w:rsidRDefault="00994F21" w:rsidP="00994F21">
      <w:pPr>
        <w:pStyle w:val="EndNoteBibliography"/>
        <w:ind w:left="720" w:hanging="720"/>
        <w:rPr>
          <w:noProof/>
        </w:rPr>
      </w:pPr>
      <w:r w:rsidRPr="00994F21">
        <w:rPr>
          <w:noProof/>
        </w:rPr>
        <w:t xml:space="preserve">Hillis, J. M., &amp; Brainard, D. H. (2005). Do common mechanisms of adaptation mediate color discrimination and appearance? Uniform backgrounds. </w:t>
      </w:r>
      <w:r w:rsidRPr="00994F21">
        <w:rPr>
          <w:i/>
          <w:noProof/>
        </w:rPr>
        <w:t>J Opt Soc Am A Opt Image Sci Vis, 22(10)</w:t>
      </w:r>
      <w:r w:rsidRPr="00994F21">
        <w:rPr>
          <w:noProof/>
        </w:rPr>
        <w:t>, 2090-2106.</w:t>
      </w:r>
    </w:p>
    <w:p w14:paraId="6566F3D7" w14:textId="77777777" w:rsidR="00994F21" w:rsidRPr="00994F21" w:rsidRDefault="00994F21" w:rsidP="00994F21">
      <w:pPr>
        <w:pStyle w:val="EndNoteBibliography"/>
        <w:ind w:left="720" w:hanging="720"/>
        <w:rPr>
          <w:noProof/>
        </w:rPr>
      </w:pPr>
      <w:r w:rsidRPr="00994F21">
        <w:rPr>
          <w:noProof/>
        </w:rPr>
        <w:t xml:space="preserve">Hillis, J. M., &amp; Brainard, D. H. (2007a). Distinct mechanisms mediate visual detection and identification. </w:t>
      </w:r>
      <w:r w:rsidRPr="00994F21">
        <w:rPr>
          <w:i/>
          <w:noProof/>
        </w:rPr>
        <w:t>Curr Biol, 17(19)</w:t>
      </w:r>
      <w:r w:rsidRPr="00994F21">
        <w:rPr>
          <w:noProof/>
        </w:rPr>
        <w:t>, 1714-1719.</w:t>
      </w:r>
    </w:p>
    <w:p w14:paraId="1909D9CD" w14:textId="77777777" w:rsidR="00994F21" w:rsidRPr="00994F21" w:rsidRDefault="00994F21" w:rsidP="00994F21">
      <w:pPr>
        <w:pStyle w:val="EndNoteBibliography"/>
        <w:ind w:left="720" w:hanging="720"/>
        <w:rPr>
          <w:noProof/>
        </w:rPr>
      </w:pPr>
      <w:r w:rsidRPr="00994F21">
        <w:rPr>
          <w:noProof/>
        </w:rPr>
        <w:t xml:space="preserve">Hillis, J. M., &amp; Brainard, D. H. (2007b). Do common mechanisms of adaptation mediate color discrimination and appearance? Contrast adaptation. </w:t>
      </w:r>
      <w:r w:rsidRPr="00994F21">
        <w:rPr>
          <w:i/>
          <w:noProof/>
        </w:rPr>
        <w:t>J Opt Soc Am A Opt Image Sci Vis, 24(8)</w:t>
      </w:r>
      <w:r w:rsidRPr="00994F21">
        <w:rPr>
          <w:noProof/>
        </w:rPr>
        <w:t>, 2122-2133.</w:t>
      </w:r>
    </w:p>
    <w:p w14:paraId="747C01B9" w14:textId="77777777" w:rsidR="00994F21" w:rsidRPr="00994F21" w:rsidRDefault="00994F21" w:rsidP="00994F21">
      <w:pPr>
        <w:pStyle w:val="EndNoteBibliography"/>
        <w:ind w:left="720" w:hanging="720"/>
        <w:rPr>
          <w:noProof/>
        </w:rPr>
      </w:pPr>
      <w:r w:rsidRPr="00994F21">
        <w:rPr>
          <w:noProof/>
        </w:rPr>
        <w:t xml:space="preserve">Hurlbert, A. (2019). Challenges to color constancy in a contemporary light. </w:t>
      </w:r>
      <w:r w:rsidRPr="00994F21">
        <w:rPr>
          <w:i/>
          <w:noProof/>
        </w:rPr>
        <w:t>Current Opinion in Behavioral Sciences, 30</w:t>
      </w:r>
      <w:r w:rsidRPr="00994F21">
        <w:rPr>
          <w:noProof/>
        </w:rPr>
        <w:t>:186, 186-193.</w:t>
      </w:r>
    </w:p>
    <w:p w14:paraId="425E2F96" w14:textId="77777777" w:rsidR="00994F21" w:rsidRPr="00994F21" w:rsidRDefault="00994F21" w:rsidP="00994F21">
      <w:pPr>
        <w:pStyle w:val="EndNoteBibliography"/>
        <w:ind w:left="720" w:hanging="720"/>
        <w:rPr>
          <w:i/>
          <w:noProof/>
        </w:rPr>
      </w:pPr>
      <w:r w:rsidRPr="00994F21">
        <w:rPr>
          <w:noProof/>
        </w:rPr>
        <w:t xml:space="preserve">Ishihara, S. (1977). Tests for Colour-Blindness. </w:t>
      </w:r>
      <w:r w:rsidRPr="00994F21">
        <w:rPr>
          <w:i/>
          <w:noProof/>
        </w:rPr>
        <w:t>Tokyo: Kanehara Shuppen Company, Ltd.</w:t>
      </w:r>
    </w:p>
    <w:p w14:paraId="6A01A593" w14:textId="77777777" w:rsidR="00994F21" w:rsidRPr="00994F21" w:rsidRDefault="00994F21" w:rsidP="00994F21">
      <w:pPr>
        <w:pStyle w:val="EndNoteBibliography"/>
        <w:ind w:left="720" w:hanging="720"/>
        <w:rPr>
          <w:noProof/>
        </w:rPr>
      </w:pPr>
      <w:r w:rsidRPr="00994F21">
        <w:rPr>
          <w:noProof/>
        </w:rPr>
        <w:t xml:space="preserve">Jakob, W. (2010). Mitsuba renderer. </w:t>
      </w:r>
    </w:p>
    <w:p w14:paraId="5181A0C6" w14:textId="77777777" w:rsidR="00994F21" w:rsidRPr="00994F21" w:rsidRDefault="00994F21" w:rsidP="00994F21">
      <w:pPr>
        <w:pStyle w:val="EndNoteBibliography"/>
        <w:ind w:left="720" w:hanging="720"/>
        <w:rPr>
          <w:noProof/>
        </w:rPr>
      </w:pPr>
      <w:r w:rsidRPr="00994F21">
        <w:rPr>
          <w:noProof/>
        </w:rPr>
        <w:t xml:space="preserve">Kelly, K. L., Gibson, K. S., &amp; Nickerson, D. (1943). Tristimulus specification of the Munsell book of color from spectrophoto-metric measurements. </w:t>
      </w:r>
      <w:r w:rsidRPr="00994F21">
        <w:rPr>
          <w:i/>
          <w:noProof/>
        </w:rPr>
        <w:t>Journal of the Optical Society of America, 33(7)</w:t>
      </w:r>
      <w:r w:rsidRPr="00994F21">
        <w:rPr>
          <w:noProof/>
        </w:rPr>
        <w:t>, 355-376.</w:t>
      </w:r>
    </w:p>
    <w:p w14:paraId="098E1089" w14:textId="77777777" w:rsidR="00994F21" w:rsidRPr="00994F21" w:rsidRDefault="00994F21" w:rsidP="00994F21">
      <w:pPr>
        <w:pStyle w:val="EndNoteBibliography"/>
        <w:ind w:left="720" w:hanging="720"/>
        <w:rPr>
          <w:noProof/>
        </w:rPr>
      </w:pPr>
      <w:r w:rsidRPr="00994F21">
        <w:rPr>
          <w:noProof/>
        </w:rPr>
        <w:t xml:space="preserve">Kingdom, F. A. (2011). Lightness, brightness and transparency: a quarter century of new ideas, captivating demonstrations and unrelenting controversy. </w:t>
      </w:r>
      <w:r w:rsidRPr="00994F21">
        <w:rPr>
          <w:i/>
          <w:noProof/>
        </w:rPr>
        <w:t>Vision Res, 51(7)</w:t>
      </w:r>
      <w:r w:rsidRPr="00994F21">
        <w:rPr>
          <w:noProof/>
        </w:rPr>
        <w:t>, 652-673.</w:t>
      </w:r>
    </w:p>
    <w:p w14:paraId="353CF8F8" w14:textId="77777777" w:rsidR="00994F21" w:rsidRPr="00994F21" w:rsidRDefault="00994F21" w:rsidP="00994F21">
      <w:pPr>
        <w:pStyle w:val="EndNoteBibliography"/>
        <w:ind w:left="720" w:hanging="720"/>
        <w:rPr>
          <w:noProof/>
        </w:rPr>
      </w:pPr>
      <w:r w:rsidRPr="00994F21">
        <w:rPr>
          <w:noProof/>
        </w:rPr>
        <w:t xml:space="preserve">Knill, D. C., &amp; Richards, W. (1996). </w:t>
      </w:r>
      <w:r w:rsidRPr="00994F21">
        <w:rPr>
          <w:i/>
          <w:noProof/>
        </w:rPr>
        <w:t>Perception as Bayesian Inference</w:t>
      </w:r>
      <w:r w:rsidRPr="00994F21">
        <w:rPr>
          <w:noProof/>
        </w:rPr>
        <w:t>. Cambridge: Cambridge University Press.</w:t>
      </w:r>
    </w:p>
    <w:p w14:paraId="7138906A" w14:textId="77777777" w:rsidR="00994F21" w:rsidRPr="00994F21" w:rsidRDefault="00994F21" w:rsidP="00994F21">
      <w:pPr>
        <w:pStyle w:val="EndNoteBibliography"/>
        <w:ind w:left="720" w:hanging="720"/>
        <w:rPr>
          <w:noProof/>
        </w:rPr>
      </w:pPr>
      <w:r w:rsidRPr="00994F21">
        <w:rPr>
          <w:noProof/>
        </w:rPr>
        <w:t xml:space="preserve">Legge, G. E., Kersten, D., &amp; Burgess, A. E. (1987). Contrast discrimination in noise. </w:t>
      </w:r>
      <w:r w:rsidRPr="00994F21">
        <w:rPr>
          <w:i/>
          <w:noProof/>
        </w:rPr>
        <w:t>Journal of the Optical Society A, 4(2)</w:t>
      </w:r>
      <w:r w:rsidRPr="00994F21">
        <w:rPr>
          <w:noProof/>
        </w:rPr>
        <w:t>, 391-404.</w:t>
      </w:r>
    </w:p>
    <w:p w14:paraId="6C87576F" w14:textId="77777777" w:rsidR="00994F21" w:rsidRPr="00994F21" w:rsidRDefault="00994F21" w:rsidP="00994F21">
      <w:pPr>
        <w:pStyle w:val="EndNoteBibliography"/>
        <w:ind w:left="720" w:hanging="720"/>
        <w:rPr>
          <w:noProof/>
        </w:rPr>
      </w:pPr>
      <w:r w:rsidRPr="00994F21">
        <w:rPr>
          <w:noProof/>
        </w:rPr>
        <w:t xml:space="preserve">Losada, M. A., &amp; Mullen, K. T. (1995). Color and luminance spatial tuning estimated by noise masking in the absence of off-frequency looking. </w:t>
      </w:r>
      <w:r w:rsidRPr="00994F21">
        <w:rPr>
          <w:i/>
          <w:noProof/>
        </w:rPr>
        <w:t>Journal of the Optical Society of America A, 12(2)</w:t>
      </w:r>
      <w:r w:rsidRPr="00994F21">
        <w:rPr>
          <w:noProof/>
        </w:rPr>
        <w:t>, 250-260.</w:t>
      </w:r>
    </w:p>
    <w:p w14:paraId="63868BC6" w14:textId="77777777" w:rsidR="00994F21" w:rsidRPr="00994F21" w:rsidRDefault="00994F21" w:rsidP="00994F21">
      <w:pPr>
        <w:pStyle w:val="EndNoteBibliography"/>
        <w:ind w:left="720" w:hanging="720"/>
        <w:rPr>
          <w:noProof/>
        </w:rPr>
      </w:pPr>
      <w:r w:rsidRPr="00994F21">
        <w:rPr>
          <w:noProof/>
        </w:rPr>
        <w:t xml:space="preserve">Lotto, R. B., &amp; Purves, D. (1999). The effects of color on brightness. </w:t>
      </w:r>
      <w:r w:rsidRPr="00994F21">
        <w:rPr>
          <w:i/>
          <w:noProof/>
        </w:rPr>
        <w:t>Nature neuroscience, 2(11)</w:t>
      </w:r>
      <w:r w:rsidRPr="00994F21">
        <w:rPr>
          <w:noProof/>
        </w:rPr>
        <w:t>, 1010-1014.</w:t>
      </w:r>
    </w:p>
    <w:p w14:paraId="07F72664" w14:textId="77777777" w:rsidR="00994F21" w:rsidRPr="00994F21" w:rsidRDefault="00994F21" w:rsidP="00994F21">
      <w:pPr>
        <w:pStyle w:val="EndNoteBibliography"/>
        <w:ind w:left="720" w:hanging="720"/>
        <w:rPr>
          <w:noProof/>
        </w:rPr>
      </w:pPr>
      <w:r w:rsidRPr="00994F21">
        <w:rPr>
          <w:noProof/>
        </w:rPr>
        <w:t xml:space="preserve">Marimont, D. H., &amp; Wandell, B. A. (1994). Matching color images: the effects of axial chromatic aberration. </w:t>
      </w:r>
      <w:r w:rsidRPr="00994F21">
        <w:rPr>
          <w:i/>
          <w:noProof/>
        </w:rPr>
        <w:t>Journal of the Optical Society of America A, 11(12)</w:t>
      </w:r>
      <w:r w:rsidRPr="00994F21">
        <w:rPr>
          <w:noProof/>
        </w:rPr>
        <w:t>, 3113-3122.</w:t>
      </w:r>
    </w:p>
    <w:p w14:paraId="218022D2" w14:textId="77777777" w:rsidR="00994F21" w:rsidRPr="00994F21" w:rsidRDefault="00994F21" w:rsidP="00994F21">
      <w:pPr>
        <w:pStyle w:val="EndNoteBibliography"/>
        <w:ind w:left="720" w:hanging="720"/>
        <w:rPr>
          <w:noProof/>
        </w:rPr>
      </w:pPr>
      <w:r w:rsidRPr="00994F21">
        <w:rPr>
          <w:noProof/>
        </w:rPr>
        <w:t xml:space="preserve">Monaci, G., Menegaz, G., Süsstrunk, S., &amp; Knoblauch, K. (2004). Chromatic contrast detection in spatial chromatic noise. </w:t>
      </w:r>
      <w:r w:rsidRPr="00994F21">
        <w:rPr>
          <w:i/>
          <w:noProof/>
        </w:rPr>
        <w:t>Visual Neuroscience, 21</w:t>
      </w:r>
      <w:r w:rsidRPr="00994F21">
        <w:rPr>
          <w:noProof/>
        </w:rPr>
        <w:t>, 291-294.</w:t>
      </w:r>
    </w:p>
    <w:p w14:paraId="6CE4534F" w14:textId="77777777" w:rsidR="00994F21" w:rsidRPr="00994F21" w:rsidRDefault="00994F21" w:rsidP="00994F21">
      <w:pPr>
        <w:pStyle w:val="EndNoteBibliography"/>
        <w:ind w:left="720" w:hanging="720"/>
        <w:rPr>
          <w:i/>
          <w:noProof/>
        </w:rPr>
      </w:pPr>
      <w:r w:rsidRPr="00994F21">
        <w:rPr>
          <w:noProof/>
        </w:rPr>
        <w:t xml:space="preserve">Murray, R. F. (2021). Lightness perception in complex scenes. </w:t>
      </w:r>
      <w:r w:rsidRPr="00994F21">
        <w:rPr>
          <w:i/>
          <w:noProof/>
        </w:rPr>
        <w:t>Annual Review of Vision Science, in press</w:t>
      </w:r>
    </w:p>
    <w:p w14:paraId="1C8EA665" w14:textId="77777777" w:rsidR="00994F21" w:rsidRPr="00994F21" w:rsidRDefault="00994F21" w:rsidP="00994F21">
      <w:pPr>
        <w:pStyle w:val="EndNoteBibliography"/>
        <w:ind w:left="720" w:hanging="720"/>
        <w:rPr>
          <w:noProof/>
        </w:rPr>
      </w:pPr>
      <w:r w:rsidRPr="00994F21">
        <w:rPr>
          <w:noProof/>
        </w:rPr>
        <w:t xml:space="preserve">Nachmias, J. (1999). How is a grating detected on a narrowband noise masker? </w:t>
      </w:r>
      <w:r w:rsidRPr="00994F21">
        <w:rPr>
          <w:i/>
          <w:noProof/>
        </w:rPr>
        <w:t>Vision Research, 39(6)</w:t>
      </w:r>
      <w:r w:rsidRPr="00994F21">
        <w:rPr>
          <w:noProof/>
        </w:rPr>
        <w:t>, 1133-1142.</w:t>
      </w:r>
    </w:p>
    <w:p w14:paraId="7F97306F" w14:textId="77777777" w:rsidR="00994F21" w:rsidRPr="00994F21" w:rsidRDefault="00994F21" w:rsidP="00994F21">
      <w:pPr>
        <w:pStyle w:val="EndNoteBibliography"/>
        <w:ind w:left="720" w:hanging="720"/>
        <w:rPr>
          <w:noProof/>
        </w:rPr>
      </w:pPr>
      <w:r w:rsidRPr="00994F21">
        <w:rPr>
          <w:noProof/>
        </w:rPr>
        <w:t xml:space="preserve">Nachmias, J., &amp; Sansbury, R. V. (1974). Grating contrast: discrimination may be better than detection. </w:t>
      </w:r>
      <w:r w:rsidRPr="00994F21">
        <w:rPr>
          <w:i/>
          <w:noProof/>
        </w:rPr>
        <w:t>Vision Research, 14(10)</w:t>
      </w:r>
      <w:r w:rsidRPr="00994F21">
        <w:rPr>
          <w:noProof/>
        </w:rPr>
        <w:t>, 1039–1042.</w:t>
      </w:r>
    </w:p>
    <w:p w14:paraId="7766132A" w14:textId="77777777" w:rsidR="00994F21" w:rsidRPr="00994F21" w:rsidRDefault="00994F21" w:rsidP="00994F21">
      <w:pPr>
        <w:pStyle w:val="EndNoteBibliography"/>
        <w:ind w:left="720" w:hanging="720"/>
        <w:rPr>
          <w:noProof/>
        </w:rPr>
      </w:pPr>
      <w:r w:rsidRPr="00994F21">
        <w:rPr>
          <w:noProof/>
        </w:rPr>
        <w:t xml:space="preserve">Parker, A. J., &amp; Newsome, W. T. (1998). Sense and the single neuron: probing the physiology of perception. </w:t>
      </w:r>
      <w:r w:rsidRPr="00994F21">
        <w:rPr>
          <w:i/>
          <w:noProof/>
        </w:rPr>
        <w:t>Annual Review of Neuroscience, 21(1)</w:t>
      </w:r>
      <w:r w:rsidRPr="00994F21">
        <w:rPr>
          <w:noProof/>
        </w:rPr>
        <w:t>, 227-277.</w:t>
      </w:r>
    </w:p>
    <w:p w14:paraId="6F6B5E30" w14:textId="77777777" w:rsidR="00994F21" w:rsidRPr="00994F21" w:rsidRDefault="00994F21" w:rsidP="00994F21">
      <w:pPr>
        <w:pStyle w:val="EndNoteBibliography"/>
        <w:ind w:left="720" w:hanging="720"/>
        <w:rPr>
          <w:noProof/>
        </w:rPr>
      </w:pPr>
      <w:r w:rsidRPr="00994F21">
        <w:rPr>
          <w:noProof/>
        </w:rPr>
        <w:lastRenderedPageBreak/>
        <w:t xml:space="preserve">Pearce, B., Crichton, S., Mackiewicz, M., Finlayson, G. D., &amp; Hurlbert, A. (2014). Chromatic illumination discrimination ability reveals that human colour constancy is optimised for blue daylight illuminations. </w:t>
      </w:r>
      <w:r w:rsidRPr="00994F21">
        <w:rPr>
          <w:i/>
          <w:noProof/>
        </w:rPr>
        <w:t>PLoS ONE 9(2:e87989)</w:t>
      </w:r>
      <w:r w:rsidRPr="00994F21">
        <w:rPr>
          <w:noProof/>
        </w:rPr>
        <w:t>, e87989.</w:t>
      </w:r>
    </w:p>
    <w:p w14:paraId="57AB9417" w14:textId="77777777" w:rsidR="00994F21" w:rsidRPr="00994F21" w:rsidRDefault="00994F21" w:rsidP="00994F21">
      <w:pPr>
        <w:pStyle w:val="EndNoteBibliography"/>
        <w:ind w:left="720" w:hanging="720"/>
        <w:rPr>
          <w:noProof/>
        </w:rPr>
      </w:pPr>
      <w:r w:rsidRPr="00994F21">
        <w:rPr>
          <w:noProof/>
        </w:rPr>
        <w:t xml:space="preserve">Pelli, D. G. (1990). The quantum efficiency of vision. In C. Blakemore (Ed.), </w:t>
      </w:r>
      <w:r w:rsidRPr="00994F21">
        <w:rPr>
          <w:i/>
          <w:noProof/>
        </w:rPr>
        <w:t>Vision: Coding and Efficiency</w:t>
      </w:r>
      <w:r w:rsidRPr="00994F21">
        <w:rPr>
          <w:noProof/>
        </w:rPr>
        <w:t xml:space="preserve"> (pp. 3-24).</w:t>
      </w:r>
    </w:p>
    <w:p w14:paraId="49939C37" w14:textId="77777777" w:rsidR="00994F21" w:rsidRPr="00994F21" w:rsidRDefault="00994F21" w:rsidP="00994F21">
      <w:pPr>
        <w:pStyle w:val="EndNoteBibliography"/>
        <w:ind w:left="720" w:hanging="720"/>
        <w:rPr>
          <w:noProof/>
        </w:rPr>
      </w:pPr>
      <w:r w:rsidRPr="00994F21">
        <w:rPr>
          <w:noProof/>
        </w:rPr>
        <w:t xml:space="preserve">Pelli, D. G., &amp; Farell, B. (1999). Why use noise? </w:t>
      </w:r>
      <w:r w:rsidRPr="00994F21">
        <w:rPr>
          <w:i/>
          <w:noProof/>
        </w:rPr>
        <w:t>Journal of the Optical Society of America A, 16(3)</w:t>
      </w:r>
      <w:r w:rsidRPr="00994F21">
        <w:rPr>
          <w:noProof/>
        </w:rPr>
        <w:t>, 647-653.</w:t>
      </w:r>
    </w:p>
    <w:p w14:paraId="6F3707A1" w14:textId="77777777" w:rsidR="00994F21" w:rsidRPr="00994F21" w:rsidRDefault="00994F21" w:rsidP="00994F21">
      <w:pPr>
        <w:pStyle w:val="EndNoteBibliography"/>
        <w:ind w:left="720" w:hanging="720"/>
        <w:rPr>
          <w:noProof/>
        </w:rPr>
      </w:pPr>
      <w:r w:rsidRPr="00994F21">
        <w:rPr>
          <w:noProof/>
        </w:rPr>
        <w:t xml:space="preserve">Prins, N., &amp; Kingdom, F. A. A. (2018). Applying the Model-Comparison Approach to Test Specific Research Hypotheses in Psychophysical Research Using the Palamedes Toolbox. </w:t>
      </w:r>
      <w:r w:rsidRPr="00994F21">
        <w:rPr>
          <w:i/>
          <w:noProof/>
        </w:rPr>
        <w:t>Frontiers in Psychology, 9</w:t>
      </w:r>
      <w:r w:rsidRPr="00994F21">
        <w:rPr>
          <w:noProof/>
        </w:rPr>
        <w:t>, 1250.</w:t>
      </w:r>
    </w:p>
    <w:p w14:paraId="57155F2B" w14:textId="77777777" w:rsidR="00994F21" w:rsidRPr="00994F21" w:rsidRDefault="00994F21" w:rsidP="00994F21">
      <w:pPr>
        <w:pStyle w:val="EndNoteBibliography"/>
        <w:ind w:left="720" w:hanging="720"/>
        <w:rPr>
          <w:i/>
          <w:noProof/>
        </w:rPr>
      </w:pPr>
      <w:r w:rsidRPr="00994F21">
        <w:rPr>
          <w:noProof/>
        </w:rPr>
        <w:t xml:space="preserve">Radonjić, A., Ding, X., Krieger, A., Aston, S., Hurlbert, A. C., &amp; Brainard, D. H. (2018). Illumination discrimination in the absence of a fixed surface-reflectance layout. </w:t>
      </w:r>
      <w:r w:rsidRPr="00994F21">
        <w:rPr>
          <w:i/>
          <w:noProof/>
        </w:rPr>
        <w:t>Journal of Vision, 18(5:11)</w:t>
      </w:r>
    </w:p>
    <w:p w14:paraId="7B35ED1C" w14:textId="77777777" w:rsidR="00994F21" w:rsidRPr="00994F21" w:rsidRDefault="00994F21" w:rsidP="00994F21">
      <w:pPr>
        <w:pStyle w:val="EndNoteBibliography"/>
        <w:ind w:left="720" w:hanging="720"/>
        <w:rPr>
          <w:noProof/>
        </w:rPr>
      </w:pPr>
      <w:r w:rsidRPr="00994F21">
        <w:rPr>
          <w:noProof/>
        </w:rPr>
        <w:t xml:space="preserve">Radonjić, A., Pearce, B., Aston, S., Krieger, A., Dubin, H., Cottaris, N. P., Brainard, D. H., &amp; Hurlbert, A. C. (2016). Illumination discrimination in real and simulated scenes. </w:t>
      </w:r>
      <w:r w:rsidRPr="00994F21">
        <w:rPr>
          <w:i/>
          <w:noProof/>
        </w:rPr>
        <w:t>Journal of Vision, 16(11:2)</w:t>
      </w:r>
      <w:r w:rsidRPr="00994F21">
        <w:rPr>
          <w:noProof/>
        </w:rPr>
        <w:t>, 1-18.</w:t>
      </w:r>
    </w:p>
    <w:p w14:paraId="5C252A12" w14:textId="77777777" w:rsidR="00994F21" w:rsidRPr="00994F21" w:rsidRDefault="00994F21" w:rsidP="00994F21">
      <w:pPr>
        <w:pStyle w:val="EndNoteBibliography"/>
        <w:ind w:left="720" w:hanging="720"/>
        <w:rPr>
          <w:noProof/>
        </w:rPr>
      </w:pPr>
      <w:r w:rsidRPr="00994F21">
        <w:rPr>
          <w:noProof/>
        </w:rPr>
        <w:t xml:space="preserve">Rodieck, R. W. (1998). </w:t>
      </w:r>
      <w:r w:rsidRPr="00994F21">
        <w:rPr>
          <w:i/>
          <w:noProof/>
        </w:rPr>
        <w:t>The First Steps in Seeing</w:t>
      </w:r>
      <w:r w:rsidRPr="00994F21">
        <w:rPr>
          <w:noProof/>
        </w:rPr>
        <w:t>. Sunderland, Mass.: Sinauer.</w:t>
      </w:r>
    </w:p>
    <w:p w14:paraId="6D828DA4" w14:textId="77777777" w:rsidR="00994F21" w:rsidRPr="00994F21" w:rsidRDefault="00994F21" w:rsidP="00994F21">
      <w:pPr>
        <w:pStyle w:val="EndNoteBibliography"/>
        <w:ind w:left="720" w:hanging="720"/>
        <w:rPr>
          <w:noProof/>
        </w:rPr>
      </w:pPr>
      <w:r w:rsidRPr="00994F21">
        <w:rPr>
          <w:noProof/>
        </w:rPr>
        <w:t xml:space="preserve">Rovamo, J., Franssila, R., &amp; Nasanen, R. (1992). Contrast Sensitivity As A Function Of Spatial Frequency, Viewing Distance And Eccentricity With And Without Spatial Noise. </w:t>
      </w:r>
      <w:r w:rsidRPr="00994F21">
        <w:rPr>
          <w:i/>
          <w:noProof/>
        </w:rPr>
        <w:t>Vision Research, 32(4)</w:t>
      </w:r>
      <w:r w:rsidRPr="00994F21">
        <w:rPr>
          <w:noProof/>
        </w:rPr>
        <w:t>, 631-637.</w:t>
      </w:r>
    </w:p>
    <w:p w14:paraId="18A50FCA" w14:textId="77777777" w:rsidR="00994F21" w:rsidRPr="00994F21" w:rsidRDefault="00994F21" w:rsidP="00994F21">
      <w:pPr>
        <w:pStyle w:val="EndNoteBibliography"/>
        <w:ind w:left="720" w:hanging="720"/>
        <w:rPr>
          <w:noProof/>
        </w:rPr>
      </w:pPr>
      <w:r w:rsidRPr="00994F21">
        <w:rPr>
          <w:noProof/>
        </w:rPr>
        <w:t xml:space="preserve">Rovamo, J., Raninen, A., &amp; Donner, K. (1999). The effects of temporal noise and retinal luminance on foveal flicker sensitivity. </w:t>
      </w:r>
      <w:r w:rsidRPr="00994F21">
        <w:rPr>
          <w:i/>
          <w:noProof/>
        </w:rPr>
        <w:t>Vision Research, 39</w:t>
      </w:r>
      <w:r w:rsidRPr="00994F21">
        <w:rPr>
          <w:noProof/>
        </w:rPr>
        <w:t>, 533-539.</w:t>
      </w:r>
    </w:p>
    <w:p w14:paraId="571F101A" w14:textId="77777777" w:rsidR="00994F21" w:rsidRPr="00994F21" w:rsidRDefault="00994F21" w:rsidP="00994F21">
      <w:pPr>
        <w:pStyle w:val="EndNoteBibliography"/>
        <w:ind w:left="720" w:hanging="720"/>
        <w:rPr>
          <w:noProof/>
        </w:rPr>
      </w:pPr>
      <w:r w:rsidRPr="00994F21">
        <w:rPr>
          <w:noProof/>
        </w:rPr>
        <w:t xml:space="preserve">Ruff, D. A., &amp; Cohen, M. R. (2019). Simultaneous multi-area recordings suggest that attention improves performance by reshaping stimulus representations. </w:t>
      </w:r>
      <w:r w:rsidRPr="00994F21">
        <w:rPr>
          <w:i/>
          <w:noProof/>
        </w:rPr>
        <w:t>Nat Neurosci, 22(10)</w:t>
      </w:r>
      <w:r w:rsidRPr="00994F21">
        <w:rPr>
          <w:noProof/>
        </w:rPr>
        <w:t>, 1669-1676.</w:t>
      </w:r>
    </w:p>
    <w:p w14:paraId="4B2F4A93" w14:textId="77777777" w:rsidR="00994F21" w:rsidRPr="00994F21" w:rsidRDefault="00994F21" w:rsidP="00994F21">
      <w:pPr>
        <w:pStyle w:val="EndNoteBibliography"/>
        <w:ind w:left="720" w:hanging="720"/>
        <w:rPr>
          <w:noProof/>
        </w:rPr>
      </w:pPr>
      <w:r w:rsidRPr="00994F21">
        <w:rPr>
          <w:noProof/>
        </w:rPr>
        <w:t xml:space="preserve">Salzman, C. D., &amp; Newsome, W. T. (1994). Neural mechanisms for forming a perceptual decision. </w:t>
      </w:r>
      <w:r w:rsidRPr="00994F21">
        <w:rPr>
          <w:i/>
          <w:noProof/>
        </w:rPr>
        <w:t>Science, 264</w:t>
      </w:r>
      <w:r w:rsidRPr="00994F21">
        <w:rPr>
          <w:noProof/>
        </w:rPr>
        <w:t>, 231-237.</w:t>
      </w:r>
    </w:p>
    <w:p w14:paraId="6A45AB73" w14:textId="77777777" w:rsidR="00994F21" w:rsidRPr="00994F21" w:rsidRDefault="00994F21" w:rsidP="00994F21">
      <w:pPr>
        <w:pStyle w:val="EndNoteBibliography"/>
        <w:ind w:left="720" w:hanging="720"/>
        <w:rPr>
          <w:noProof/>
        </w:rPr>
      </w:pPr>
      <w:r w:rsidRPr="00994F21">
        <w:rPr>
          <w:noProof/>
        </w:rPr>
        <w:t xml:space="preserve">Sankeralli, M. J., &amp; Mullen, K. T. (1997). Postreceptoral chromatic detection mechanisms revealed by noise masking in three-dimensional cone contrast space. </w:t>
      </w:r>
      <w:r w:rsidRPr="00994F21">
        <w:rPr>
          <w:i/>
          <w:noProof/>
        </w:rPr>
        <w:t>Journal of the Optical Society of America A, 14(10)</w:t>
      </w:r>
      <w:r w:rsidRPr="00994F21">
        <w:rPr>
          <w:noProof/>
        </w:rPr>
        <w:t>, 2633-2646.</w:t>
      </w:r>
    </w:p>
    <w:p w14:paraId="6660C6AC" w14:textId="77777777" w:rsidR="00994F21" w:rsidRPr="00994F21" w:rsidRDefault="00994F21" w:rsidP="00994F21">
      <w:pPr>
        <w:pStyle w:val="EndNoteBibliography"/>
        <w:ind w:left="720" w:hanging="720"/>
        <w:rPr>
          <w:noProof/>
        </w:rPr>
      </w:pPr>
      <w:r w:rsidRPr="00994F21">
        <w:rPr>
          <w:noProof/>
        </w:rPr>
        <w:t xml:space="preserve">Shadlen, M. N., Britten, K. H., Newsome, W. T., &amp; Movshon, J. A. (1996). A computational analysis of the relationship between neuronal and behavioral responses to visual motion. </w:t>
      </w:r>
      <w:r w:rsidRPr="00994F21">
        <w:rPr>
          <w:i/>
          <w:noProof/>
        </w:rPr>
        <w:t>Journal of Neuroscience, 16</w:t>
      </w:r>
      <w:r w:rsidRPr="00994F21">
        <w:rPr>
          <w:noProof/>
        </w:rPr>
        <w:t>, 1486-1510.</w:t>
      </w:r>
    </w:p>
    <w:p w14:paraId="0ED2B704" w14:textId="77777777" w:rsidR="00994F21" w:rsidRPr="00994F21" w:rsidRDefault="00994F21" w:rsidP="00994F21">
      <w:pPr>
        <w:pStyle w:val="EndNoteBibliography"/>
        <w:ind w:left="720" w:hanging="720"/>
        <w:rPr>
          <w:noProof/>
        </w:rPr>
      </w:pPr>
      <w:r w:rsidRPr="00994F21">
        <w:rPr>
          <w:noProof/>
        </w:rPr>
        <w:t xml:space="preserve">Singh, V., Cottaris, N. P., Heasly, B. S., Brainard, D. H., &amp; Burge, J. (2018). Computational luminance constancy from naturalistic images. </w:t>
      </w:r>
      <w:r w:rsidRPr="00994F21">
        <w:rPr>
          <w:i/>
          <w:noProof/>
        </w:rPr>
        <w:t>J Vis, 18(13)</w:t>
      </w:r>
      <w:r w:rsidRPr="00994F21">
        <w:rPr>
          <w:noProof/>
        </w:rPr>
        <w:t>, 19.</w:t>
      </w:r>
    </w:p>
    <w:p w14:paraId="77C4B374" w14:textId="77777777" w:rsidR="00994F21" w:rsidRPr="00994F21" w:rsidRDefault="00994F21" w:rsidP="00994F21">
      <w:pPr>
        <w:pStyle w:val="EndNoteBibliography"/>
        <w:ind w:left="720" w:hanging="720"/>
        <w:rPr>
          <w:noProof/>
        </w:rPr>
      </w:pPr>
      <w:r w:rsidRPr="00994F21">
        <w:rPr>
          <w:noProof/>
        </w:rPr>
        <w:t xml:space="preserve">Smithson, H. E. (2005). Sensory, computational, and cognitive components of human color constancy. </w:t>
      </w:r>
      <w:r w:rsidRPr="00994F21">
        <w:rPr>
          <w:i/>
          <w:noProof/>
        </w:rPr>
        <w:t>Philosophical Transactions of the Royal Society of London. Series B, 360(1458)</w:t>
      </w:r>
      <w:r w:rsidRPr="00994F21">
        <w:rPr>
          <w:noProof/>
        </w:rPr>
        <w:t>, 1329-1346.</w:t>
      </w:r>
    </w:p>
    <w:p w14:paraId="44C8D7FE" w14:textId="77777777" w:rsidR="00994F21" w:rsidRPr="00994F21" w:rsidRDefault="00994F21" w:rsidP="00994F21">
      <w:pPr>
        <w:pStyle w:val="EndNoteBibliography"/>
        <w:ind w:left="720" w:hanging="720"/>
        <w:rPr>
          <w:noProof/>
        </w:rPr>
      </w:pPr>
      <w:r w:rsidRPr="00994F21">
        <w:rPr>
          <w:noProof/>
        </w:rPr>
        <w:t xml:space="preserve">Teller, D. Y. (1984). Linking propositions. </w:t>
      </w:r>
      <w:r w:rsidRPr="00994F21">
        <w:rPr>
          <w:i/>
          <w:noProof/>
        </w:rPr>
        <w:t>Vision Res, 24(10)</w:t>
      </w:r>
      <w:r w:rsidRPr="00994F21">
        <w:rPr>
          <w:noProof/>
        </w:rPr>
        <w:t>, 1233-1246.</w:t>
      </w:r>
    </w:p>
    <w:p w14:paraId="484A73DF" w14:textId="77777777" w:rsidR="00994F21" w:rsidRPr="00994F21" w:rsidRDefault="00994F21" w:rsidP="00994F21">
      <w:pPr>
        <w:pStyle w:val="EndNoteBibliography"/>
        <w:ind w:left="720" w:hanging="720"/>
        <w:rPr>
          <w:noProof/>
        </w:rPr>
      </w:pPr>
      <w:r w:rsidRPr="00994F21">
        <w:rPr>
          <w:noProof/>
        </w:rPr>
        <w:t xml:space="preserve">Vrhel, M. J., Gershon, R., &amp; Iwan, L. S. (1994). Measurement and analysis of object reflectance spectra. </w:t>
      </w:r>
      <w:r w:rsidRPr="00994F21">
        <w:rPr>
          <w:i/>
          <w:noProof/>
        </w:rPr>
        <w:t>Color Research &amp; Application, 19(1)</w:t>
      </w:r>
      <w:r w:rsidRPr="00994F21">
        <w:rPr>
          <w:noProof/>
        </w:rPr>
        <w:t>, 4-9.</w:t>
      </w:r>
    </w:p>
    <w:p w14:paraId="5ECE831C" w14:textId="77777777" w:rsidR="00994F21" w:rsidRPr="00994F21" w:rsidRDefault="00994F21" w:rsidP="00994F21">
      <w:pPr>
        <w:pStyle w:val="EndNoteBibliography"/>
        <w:ind w:left="720" w:hanging="720"/>
        <w:rPr>
          <w:noProof/>
        </w:rPr>
      </w:pPr>
      <w:r w:rsidRPr="00994F21">
        <w:rPr>
          <w:noProof/>
        </w:rPr>
        <w:t xml:space="preserve">Weiss, D., Witzel, C., &amp; Gegenfurtner, K. (2017). Determinants of colour constancy and the blue bias. </w:t>
      </w:r>
      <w:r w:rsidRPr="00994F21">
        <w:rPr>
          <w:i/>
          <w:noProof/>
        </w:rPr>
        <w:t>i-Perception, 8(6)</w:t>
      </w:r>
      <w:r w:rsidRPr="00994F21">
        <w:rPr>
          <w:noProof/>
        </w:rPr>
        <w:t>, 204166951773963.</w:t>
      </w:r>
    </w:p>
    <w:p w14:paraId="13CC68CC" w14:textId="77777777" w:rsidR="00994F21" w:rsidRPr="00994F21" w:rsidRDefault="00994F21" w:rsidP="00994F21">
      <w:pPr>
        <w:pStyle w:val="EndNoteBibliography"/>
        <w:ind w:left="720" w:hanging="720"/>
        <w:rPr>
          <w:noProof/>
        </w:rPr>
      </w:pPr>
      <w:r w:rsidRPr="00994F21">
        <w:rPr>
          <w:noProof/>
        </w:rPr>
        <w:t xml:space="preserve">Zhang, X., &amp; Brainard, D. H. (2004). </w:t>
      </w:r>
      <w:r w:rsidRPr="00994F21">
        <w:rPr>
          <w:i/>
          <w:noProof/>
        </w:rPr>
        <w:t>Bayesian color-correction method for non-colorimetric digital image sensors</w:t>
      </w:r>
      <w:r w:rsidRPr="00994F21">
        <w:rPr>
          <w:noProof/>
        </w:rPr>
        <w:t>, Scottsdale, AZ, 308-314.</w:t>
      </w:r>
    </w:p>
    <w:p w14:paraId="2F67EDFA" w14:textId="1BEDFB3F"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1-04-20T16:49:00Z" w:initials="BDH">
    <w:p w14:paraId="2C1B30BC" w14:textId="733C03F2" w:rsidR="00E073DD" w:rsidRDefault="00E073DD">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1" w:author="Brainard, David H" w:date="2021-04-20T16:47:00Z" w:initials="BDH">
    <w:p w14:paraId="703824B5" w14:textId="6F44118E" w:rsidR="00CF7124" w:rsidRDefault="00CF7124">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2" w:author="Brainard, David H" w:date="2021-04-10T10:31:00Z" w:initials="BDH">
    <w:p w14:paraId="1ABDA09D" w14:textId="77777777" w:rsidR="00FE371A" w:rsidRDefault="00FE371A">
      <w:pPr>
        <w:pStyle w:val="CommentText"/>
      </w:pPr>
      <w:r>
        <w:rPr>
          <w:rStyle w:val="CommentReference"/>
        </w:rPr>
        <w:annotationRef/>
      </w:r>
      <w:r>
        <w:t>I don’t think we need to give standard deviations on these numbers – that is getting carried away and the figure gives a direct sense of the reliability.</w:t>
      </w:r>
    </w:p>
    <w:p w14:paraId="355B4B9A" w14:textId="77777777" w:rsidR="00FE371A" w:rsidRDefault="00FE371A">
      <w:pPr>
        <w:pStyle w:val="CommentText"/>
      </w:pPr>
    </w:p>
    <w:p w14:paraId="7DFB7C28" w14:textId="23DC21D8" w:rsidR="00FE371A" w:rsidRDefault="00FE371A">
      <w:pPr>
        <w:pStyle w:val="CommentText"/>
      </w:pPr>
      <w:r>
        <w:t>Vijay: Please fill in these mean numbers here and for external noise in next paragraph.</w:t>
      </w:r>
    </w:p>
  </w:comment>
  <w:comment w:id="3" w:author="Brainard, David H" w:date="2021-04-20T19:39:00Z" w:initials="BDH">
    <w:p w14:paraId="2858B983" w14:textId="52898FCB" w:rsidR="000273B1" w:rsidRDefault="000273B1">
      <w:pPr>
        <w:pStyle w:val="CommentText"/>
      </w:pPr>
      <w:r>
        <w:rPr>
          <w:rStyle w:val="CommentReference"/>
        </w:rPr>
        <w:annotationRef/>
      </w:r>
      <w:r>
        <w:t xml:space="preserve">I removed from the discussion a section on articulation.  As I thought about it, it seemed sufficiently orthogonal to our work that it was not all that helpful.  If someone feels </w:t>
      </w:r>
      <w:proofErr w:type="gramStart"/>
      <w:r>
        <w:t>strongly</w:t>
      </w:r>
      <w:proofErr w:type="gramEnd"/>
      <w:r>
        <w:t xml:space="preserve"> we could put it back and work on it.</w:t>
      </w:r>
    </w:p>
  </w:comment>
  <w:comment w:id="4" w:author="Brainard, David H" w:date="2021-04-20T17:06:00Z" w:initials="BDH">
    <w:p w14:paraId="0A7C57AB" w14:textId="7E69EEA1" w:rsidR="008C668E" w:rsidRDefault="008C668E">
      <w:pPr>
        <w:pStyle w:val="CommentText"/>
      </w:pPr>
      <w:r>
        <w:rPr>
          <w:rStyle w:val="CommentReference"/>
        </w:rPr>
        <w:annotationRef/>
      </w:r>
      <w:r>
        <w:t>These might not be the perfect set of references, but they’ll get us started.</w:t>
      </w:r>
    </w:p>
  </w:comment>
  <w:comment w:id="5" w:author="Brainard, David H" w:date="2021-04-20T20:06:00Z" w:initials="BDH">
    <w:p w14:paraId="47DF02D2" w14:textId="6F7FCC51" w:rsidR="00F614A9" w:rsidRDefault="00F614A9">
      <w:pPr>
        <w:pStyle w:val="CommentText"/>
      </w:pPr>
      <w:r>
        <w:rPr>
          <w:rStyle w:val="CommentReference"/>
        </w:rPr>
        <w:annotationRef/>
      </w:r>
      <w:r>
        <w:t xml:space="preserve">Work on best refs for </w:t>
      </w:r>
      <w:r>
        <w:t>here.</w:t>
      </w:r>
    </w:p>
  </w:comment>
  <w:comment w:id="6" w:author="Brainard, David H" w:date="2021-04-08T12:24:00Z" w:initials="BDH">
    <w:p w14:paraId="16717720" w14:textId="6A8C14A8" w:rsidR="00FE371A" w:rsidRDefault="00FE371A">
      <w:pPr>
        <w:pStyle w:val="CommentText"/>
      </w:pPr>
      <w:r>
        <w:rPr>
          <w:rStyle w:val="CommentReference"/>
        </w:rPr>
        <w:annotationRef/>
      </w:r>
      <w:r>
        <w:t>Vijay, please verify that this is correct.</w:t>
      </w:r>
    </w:p>
  </w:comment>
  <w:comment w:id="7" w:author="Brainard, David H" w:date="2020-12-14T12:24:00Z" w:initials="BDH">
    <w:p w14:paraId="1F3765C4" w14:textId="77777777" w:rsidR="00FE371A" w:rsidRDefault="00FE371A" w:rsidP="00F9135E">
      <w:pPr>
        <w:pStyle w:val="CommentText"/>
      </w:pPr>
      <w:r>
        <w:rPr>
          <w:rStyle w:val="CommentReference"/>
        </w:rPr>
        <w:annotationRef/>
      </w:r>
      <w:r>
        <w:t>Surprised it wasn’t square.  Are you sure?</w:t>
      </w:r>
    </w:p>
  </w:comment>
  <w:comment w:id="8" w:author="Vijay Singh" w:date="2021-01-09T16:27:00Z" w:initials="VS">
    <w:p w14:paraId="2B47C28E" w14:textId="77777777" w:rsidR="00FE371A" w:rsidRDefault="00FE371A" w:rsidP="00F9135E">
      <w:pPr>
        <w:pStyle w:val="CommentText"/>
      </w:pPr>
      <w:r>
        <w:rPr>
          <w:rStyle w:val="CommentReference"/>
        </w:rPr>
        <w:annotationRef/>
      </w:r>
      <w:r>
        <w:t>I am not sure. I can’t find the notes. According to Matlab calibration script this should be a square patch of 150pixels.</w:t>
      </w:r>
    </w:p>
  </w:comment>
  <w:comment w:id="9" w:author="Brainard, David H" w:date="2021-01-18T11:24:00Z" w:initials="BDH">
    <w:p w14:paraId="7A20269E" w14:textId="05235EDF" w:rsidR="00FE371A" w:rsidRDefault="00FE371A">
      <w:pPr>
        <w:pStyle w:val="CommentText"/>
      </w:pPr>
      <w:r>
        <w:rPr>
          <w:rStyle w:val="CommentReference"/>
        </w:rPr>
        <w:annotationRef/>
      </w:r>
      <w:r>
        <w:t>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mgl works, it is NOT necessarily the case that the number of monitor pixels corresponding to the 2 deg stimulus image is the 201 image pixel size – depends on how you set it up when you opened the window.  We can check the code together if you’re unsure of how it works.</w:t>
      </w:r>
    </w:p>
  </w:comment>
  <w:comment w:id="10" w:author="Vijay Singh" w:date="2021-01-21T14:26:00Z" w:initials="VS">
    <w:p w14:paraId="02BA06DD" w14:textId="3639CE6F" w:rsidR="00FE371A"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FE371A" w:rsidRPr="001F5679" w:rsidRDefault="00FE371A"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11" w:author="Brainard, David H" w:date="2021-04-08T12:27:00Z" w:initials="BDH">
    <w:p w14:paraId="52F574D9" w14:textId="06C3BC25" w:rsidR="00FE371A" w:rsidRDefault="00FE371A">
      <w:pPr>
        <w:pStyle w:val="CommentText"/>
      </w:pPr>
      <w:r>
        <w:rPr>
          <w:rStyle w:val="CommentReference"/>
        </w:rPr>
        <w:annotationRef/>
      </w:r>
      <w:r>
        <w:rPr>
          <w:rStyle w:val="CommentReference"/>
        </w:rPr>
        <w:t>Please fix in text, and make sure reported visual angle is consistent with reported stimulus size and subject viewing distance.  Then resolve this comment.</w:t>
      </w:r>
    </w:p>
  </w:comment>
  <w:comment w:id="12" w:author="Brainard, David H" w:date="2021-04-10T09:52:00Z" w:initials="BDH">
    <w:p w14:paraId="1113543C" w14:textId="77777777" w:rsidR="00FE371A" w:rsidRDefault="00FE371A">
      <w:pPr>
        <w:pStyle w:val="CommentText"/>
      </w:pPr>
      <w:r>
        <w:rPr>
          <w:rStyle w:val="CommentReference"/>
        </w:rPr>
        <w:annotationRef/>
      </w:r>
      <w:r>
        <w:t xml:space="preserve">Vijay: FYI – EndNote allows you to annotate a citation.  There is an Edit &amp; Manage Citations(s) option in the Word tool.  You click on the citation and then hit </w:t>
      </w:r>
      <w:proofErr w:type="gramStart"/>
      <w:r>
        <w:t>that, and</w:t>
      </w:r>
      <w:proofErr w:type="gramEnd"/>
      <w:r>
        <w:t xml:space="preserve"> enter the prefix/postfix text you want inside the </w:t>
      </w:r>
      <w:proofErr w:type="spellStart"/>
      <w:r>
        <w:t>parens</w:t>
      </w:r>
      <w:proofErr w:type="spellEnd"/>
      <w:r>
        <w:t xml:space="preserve">.  This avoids the double </w:t>
      </w:r>
      <w:proofErr w:type="spellStart"/>
      <w:r>
        <w:t>parens</w:t>
      </w:r>
      <w:proofErr w:type="spellEnd"/>
      <w:r>
        <w:t>, and is preserved across formatting/unformatting of refs.</w:t>
      </w:r>
    </w:p>
    <w:p w14:paraId="070A4697" w14:textId="77777777" w:rsidR="00FE371A" w:rsidRDefault="00FE371A">
      <w:pPr>
        <w:pStyle w:val="CommentText"/>
      </w:pPr>
    </w:p>
    <w:p w14:paraId="640C36EB" w14:textId="77777777" w:rsidR="00FE371A" w:rsidRDefault="00FE371A">
      <w:pPr>
        <w:pStyle w:val="CommentText"/>
        <w:rPr>
          <w:rStyle w:val="Hyperlink0"/>
          <w:color w:val="000000"/>
          <w:sz w:val="22"/>
          <w:szCs w:val="22"/>
          <w:u w:val="none"/>
        </w:rPr>
      </w:pPr>
      <w:r>
        <w:t>Also note that if you delete the author from the citation in brackets [e.g.</w:t>
      </w:r>
      <w:proofErr w:type="gramStart"/>
      <w:r>
        <w:t>,  {</w:t>
      </w:r>
      <w:proofErr w:type="gramEnd"/>
      <w:r>
        <w:t>,</w:t>
      </w:r>
      <w:r>
        <w:rPr>
          <w:rStyle w:val="Hyperlink0"/>
          <w:color w:val="000000"/>
          <w:sz w:val="22"/>
          <w:szCs w:val="22"/>
          <w:u w:val="none"/>
        </w:rPr>
        <w:t xml:space="preserve"> 2010 #391}], it will format as just (2010).  That way you can write in the text “As shown by Jakob </w:t>
      </w:r>
      <w:r>
        <w:t>{,</w:t>
      </w:r>
      <w:r>
        <w:rPr>
          <w:rStyle w:val="Hyperlink0"/>
          <w:color w:val="000000"/>
          <w:sz w:val="22"/>
          <w:szCs w:val="22"/>
          <w:u w:val="none"/>
        </w:rPr>
        <w:t xml:space="preserve"> 2010 #391}, blah blah” and you’ll get “As shown by Jakob (2010), blah blah”.  I did that in some places in the text as well.</w:t>
      </w:r>
    </w:p>
    <w:p w14:paraId="7A51931B" w14:textId="77777777" w:rsidR="00FE371A" w:rsidRDefault="00FE371A">
      <w:pPr>
        <w:pStyle w:val="CommentText"/>
        <w:rPr>
          <w:rStyle w:val="Hyperlink0"/>
          <w:color w:val="000000"/>
          <w:sz w:val="22"/>
          <w:szCs w:val="22"/>
          <w:u w:val="none"/>
        </w:rPr>
      </w:pPr>
    </w:p>
    <w:p w14:paraId="483609CB" w14:textId="17821E47" w:rsidR="00FE371A" w:rsidRDefault="00FE371A">
      <w:pPr>
        <w:pStyle w:val="CommentText"/>
      </w:pPr>
      <w:r>
        <w:rPr>
          <w:rStyle w:val="Hyperlink0"/>
          <w:color w:val="000000"/>
          <w:sz w:val="22"/>
          <w:szCs w:val="22"/>
          <w:u w:val="none"/>
        </w:rPr>
        <w:t>Delete this comment after reading.</w:t>
      </w:r>
    </w:p>
  </w:comment>
  <w:comment w:id="13" w:author="Brainard, David H" w:date="2021-04-08T12:48:00Z" w:initials="BDH">
    <w:p w14:paraId="1692042A" w14:textId="4F079E1C" w:rsidR="00FE371A" w:rsidRDefault="00FE371A">
      <w:pPr>
        <w:pStyle w:val="CommentText"/>
      </w:pPr>
      <w:r>
        <w:rPr>
          <w:rStyle w:val="CommentReference"/>
        </w:rPr>
        <w:annotationRef/>
      </w:r>
      <w:r>
        <w:t>Vijay, please check that this shortened description matches what was done.</w:t>
      </w:r>
    </w:p>
  </w:comment>
  <w:comment w:id="14" w:author="Vijay Singh" w:date="2021-01-20T21:40:00Z" w:initials="VS">
    <w:p w14:paraId="37372063" w14:textId="77777777" w:rsidR="00FE371A" w:rsidRDefault="00FE371A">
      <w:pPr>
        <w:pStyle w:val="CommentText"/>
      </w:pPr>
      <w:r>
        <w:t xml:space="preserve">I don’t think we need to make the assumption that the external noise does not depend on </w:t>
      </w:r>
      <w:r>
        <w:rPr>
          <w:rStyle w:val="CommentReference"/>
        </w:rPr>
        <w:annotationRef/>
      </w:r>
      <w:r>
        <w:t>the target sphere LRF. This should always be true.</w:t>
      </w:r>
    </w:p>
    <w:p w14:paraId="7B089B6E" w14:textId="77777777" w:rsidR="00FE371A" w:rsidRDefault="00FE371A">
      <w:pPr>
        <w:pStyle w:val="CommentText"/>
      </w:pPr>
    </w:p>
    <w:p w14:paraId="08E948A5" w14:textId="2F822794" w:rsidR="00FE371A" w:rsidRDefault="00FE371A">
      <w:pPr>
        <w:pStyle w:val="CommentText"/>
      </w:pPr>
      <w:r>
        <w:t xml:space="preserve">DHB: sigma_e2 is a quantity internal to the observer, and thus it could depend on the target LRF. The assumption is reasonable, but things could be </w:t>
      </w:r>
      <w:proofErr w:type="gramStart"/>
      <w:r>
        <w:t>different</w:t>
      </w:r>
      <w:proofErr w:type="gramEnd"/>
      <w:r>
        <w:t xml:space="preserve"> so it is indeed an assumption.</w:t>
      </w:r>
    </w:p>
  </w:comment>
  <w:comment w:id="15" w:author="Brainard, David H" w:date="2021-04-09T08:47:00Z" w:initials="BDH">
    <w:p w14:paraId="2E6517D5" w14:textId="77777777" w:rsidR="00FE371A" w:rsidRDefault="00FE371A">
      <w:pPr>
        <w:pStyle w:val="CommentText"/>
      </w:pPr>
      <w:r>
        <w:rPr>
          <w:rStyle w:val="CommentReference"/>
        </w:rPr>
        <w:annotationRef/>
      </w:r>
      <w:r>
        <w:t>Need to expand this to say where everything is.  I removed references elsewhere in the text, list everything here.</w:t>
      </w:r>
    </w:p>
    <w:p w14:paraId="6079FC40" w14:textId="1717171E" w:rsidR="00FE371A" w:rsidRDefault="00FE371A">
      <w:pPr>
        <w:pStyle w:val="CommentText"/>
      </w:pPr>
      <w:r>
        <w:br/>
        <w:t>Vijay, please expand this to the full list.</w:t>
      </w:r>
    </w:p>
  </w:comment>
  <w:comment w:id="16" w:author="Brainard, David H" w:date="2021-04-10T09:30:00Z" w:initials="BDH">
    <w:p w14:paraId="4B8F0E9E" w14:textId="222666BA" w:rsidR="00FE371A" w:rsidRDefault="00FE371A">
      <w:pPr>
        <w:pStyle w:val="CommentText"/>
      </w:pPr>
      <w:r>
        <w:rPr>
          <w:rStyle w:val="CommentReference"/>
        </w:rPr>
        <w:annotationRef/>
      </w:r>
      <w:r>
        <w:t>You use “TSD” in the legend, but it’s SDT elsewhere.  Change to SDT in legend.  Also change Lin-RF to LINRF so that the style of the abbreviation matches across the two models.  Here and in Figures 5 and 6.</w:t>
      </w:r>
    </w:p>
  </w:comment>
  <w:comment w:id="17" w:author="Brainard, David H" w:date="2021-04-10T09:37:00Z" w:initials="BDH">
    <w:p w14:paraId="363FBC8C" w14:textId="05B74C40" w:rsidR="00FE371A" w:rsidRDefault="00FE371A">
      <w:pPr>
        <w:pStyle w:val="CommentText"/>
      </w:pPr>
      <w:r>
        <w:rPr>
          <w:rStyle w:val="CommentReference"/>
        </w:rPr>
        <w:annotationRef/>
      </w:r>
      <w:r>
        <w:t xml:space="preserve">In the legend, use </w:t>
      </w:r>
      <w:proofErr w:type="spellStart"/>
      <w:r>
        <w:t>sigma_i</w:t>
      </w:r>
      <w:proofErr w:type="spellEnd"/>
      <w:r>
        <w:t xml:space="preserve"> and sigma_e0 to match notation used in the text, not </w:t>
      </w:r>
      <w:proofErr w:type="spellStart"/>
      <w:r>
        <w:t>sigma_in</w:t>
      </w:r>
      <w:proofErr w:type="spellEnd"/>
      <w:r>
        <w:t xml:space="preserve"> and </w:t>
      </w:r>
      <w:proofErr w:type="spellStart"/>
      <w:r>
        <w:t>sigma_ex</w:t>
      </w:r>
      <w:proofErr w:type="spellEnd"/>
      <w:r>
        <w:t>.  As per comment above, use SDT and LINRF. Make y-axis run from 0.0 to 0.05 – we are interested in the ratio of the quantities and the plot exaggerates that rat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1B30BC" w15:done="0"/>
  <w15:commentEx w15:paraId="703824B5" w15:done="0"/>
  <w15:commentEx w15:paraId="7DFB7C28" w15:done="0"/>
  <w15:commentEx w15:paraId="2858B983" w15:done="0"/>
  <w15:commentEx w15:paraId="0A7C57AB" w15:done="0"/>
  <w15:commentEx w15:paraId="47DF02D2" w15:done="0"/>
  <w15:commentEx w15:paraId="16717720" w15:done="0"/>
  <w15:commentEx w15:paraId="1F3765C4" w15:done="0"/>
  <w15:commentEx w15:paraId="2B47C28E" w15:paraIdParent="1F3765C4" w15:done="0"/>
  <w15:commentEx w15:paraId="7A20269E" w15:paraIdParent="1F3765C4" w15:done="0"/>
  <w15:commentEx w15:paraId="34DE7464" w15:paraIdParent="1F3765C4" w15:done="0"/>
  <w15:commentEx w15:paraId="52F574D9" w15:paraIdParent="1F3765C4" w15:done="0"/>
  <w15:commentEx w15:paraId="483609CB" w15:done="0"/>
  <w15:commentEx w15:paraId="1692042A" w15:done="0"/>
  <w15:commentEx w15:paraId="08E948A5" w15:done="0"/>
  <w15:commentEx w15:paraId="6079FC40" w15:done="0"/>
  <w15:commentEx w15:paraId="4B8F0E9E" w15:done="0"/>
  <w15:commentEx w15:paraId="363FBC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8496" w16cex:dateUtc="2021-04-20T20:49:00Z"/>
  <w16cex:commentExtensible w16cex:durableId="2429841F" w16cex:dateUtc="2021-04-20T20:47:00Z"/>
  <w16cex:commentExtensible w16cex:durableId="241BFCFC" w16cex:dateUtc="2021-04-10T14:31:00Z"/>
  <w16cex:commentExtensible w16cex:durableId="2429AC89" w16cex:dateUtc="2021-04-20T23:39:00Z"/>
  <w16cex:commentExtensible w16cex:durableId="24298886" w16cex:dateUtc="2021-04-20T21:06:00Z"/>
  <w16cex:commentExtensible w16cex:durableId="2429B2A8" w16cex:dateUtc="2021-04-21T00:06:00Z"/>
  <w16cex:commentExtensible w16cex:durableId="24197477" w16cex:dateUtc="2021-04-08T16:2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4197548" w16cex:dateUtc="2021-04-08T16:27:00Z"/>
  <w16cex:commentExtensible w16cex:durableId="241BF3C3" w16cex:dateUtc="2021-04-10T13:52:00Z"/>
  <w16cex:commentExtensible w16cex:durableId="24197A08" w16cex:dateUtc="2021-04-08T16:48:00Z"/>
  <w16cex:commentExtensible w16cex:durableId="23B321E5" w16cex:dateUtc="2021-01-21T02:40:00Z"/>
  <w16cex:commentExtensible w16cex:durableId="241A932F" w16cex:dateUtc="2021-04-09T12:47:00Z"/>
  <w16cex:commentExtensible w16cex:durableId="241BEEBF" w16cex:dateUtc="2021-04-10T13:30:00Z"/>
  <w16cex:commentExtensible w16cex:durableId="241BF04B" w16cex:dateUtc="2021-04-10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1B30BC" w16cid:durableId="24298496"/>
  <w16cid:commentId w16cid:paraId="703824B5" w16cid:durableId="2429841F"/>
  <w16cid:commentId w16cid:paraId="7DFB7C28" w16cid:durableId="241BFCFC"/>
  <w16cid:commentId w16cid:paraId="2858B983" w16cid:durableId="2429AC89"/>
  <w16cid:commentId w16cid:paraId="0A7C57AB" w16cid:durableId="24298886"/>
  <w16cid:commentId w16cid:paraId="47DF02D2" w16cid:durableId="2429B2A8"/>
  <w16cid:commentId w16cid:paraId="16717720" w16cid:durableId="24197477"/>
  <w16cid:commentId w16cid:paraId="1F3765C4" w16cid:durableId="23A6D07B"/>
  <w16cid:commentId w16cid:paraId="2B47C28E" w16cid:durableId="23A6D07A"/>
  <w16cid:commentId w16cid:paraId="7A20269E" w16cid:durableId="23AFEE81"/>
  <w16cid:commentId w16cid:paraId="34DE7464" w16cid:durableId="23B40D98"/>
  <w16cid:commentId w16cid:paraId="52F574D9" w16cid:durableId="24197548"/>
  <w16cid:commentId w16cid:paraId="483609CB" w16cid:durableId="241BF3C3"/>
  <w16cid:commentId w16cid:paraId="1692042A" w16cid:durableId="24197A08"/>
  <w16cid:commentId w16cid:paraId="08E948A5" w16cid:durableId="23B321E5"/>
  <w16cid:commentId w16cid:paraId="6079FC40" w16cid:durableId="241A932F"/>
  <w16cid:commentId w16cid:paraId="4B8F0E9E" w16cid:durableId="241BEEBF"/>
  <w16cid:commentId w16cid:paraId="363FBC8C" w16cid:durableId="241BF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E9CFFC" w14:textId="77777777" w:rsidR="004A4B0C" w:rsidRDefault="004A4B0C">
      <w:r>
        <w:separator/>
      </w:r>
    </w:p>
  </w:endnote>
  <w:endnote w:type="continuationSeparator" w:id="0">
    <w:p w14:paraId="1DC39F36" w14:textId="77777777" w:rsidR="004A4B0C" w:rsidRDefault="004A4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38F48" w14:textId="77777777" w:rsidR="004A4B0C" w:rsidRDefault="004A4B0C">
      <w:r>
        <w:separator/>
      </w:r>
    </w:p>
  </w:footnote>
  <w:footnote w:type="continuationSeparator" w:id="0">
    <w:p w14:paraId="140A177F" w14:textId="77777777" w:rsidR="004A4B0C" w:rsidRDefault="004A4B0C">
      <w:r>
        <w:continuationSeparator/>
      </w:r>
    </w:p>
  </w:footnote>
  <w:footnote w:id="1">
    <w:p w14:paraId="4806AADC" w14:textId="1182DC3E" w:rsidR="00FE371A" w:rsidRDefault="00FE371A">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A5202F52">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DF0A285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ED323AF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0ED8C0A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8A72CEA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232594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10449D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276541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62AA9A5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VijayS Library&lt;record-ids&gt;&lt;item&gt;124&lt;/item&gt;&lt;item&gt;229&lt;/item&gt;&lt;item&gt;250&lt;/item&gt;&lt;item&gt;262&lt;/item&gt;&lt;item&gt;273&lt;/item&gt;&lt;item&gt;286&lt;/item&gt;&lt;item&gt;288&lt;/item&gt;&lt;item&gt;294&lt;/item&gt;&lt;item&gt;315&lt;/item&gt;&lt;item&gt;329&lt;/item&gt;&lt;item&gt;373&lt;/item&gt;&lt;item&gt;391&lt;/item&gt;&lt;item&gt;394&lt;/item&gt;&lt;item&gt;396&lt;/item&gt;&lt;item&gt;409&lt;/item&gt;&lt;item&gt;805&lt;/item&gt;&lt;item&gt;807&lt;/item&gt;&lt;item&gt;808&lt;/item&gt;&lt;item&gt;809&lt;/item&gt;&lt;item&gt;2497&lt;/item&gt;&lt;item&gt;2500&lt;/item&gt;&lt;item&gt;2501&lt;/item&gt;&lt;item&gt;2503&lt;/item&gt;&lt;item&gt;2504&lt;/item&gt;&lt;item&gt;2505&lt;/item&gt;&lt;item&gt;2506&lt;/item&gt;&lt;item&gt;2507&lt;/item&gt;&lt;item&gt;2508&lt;/item&gt;&lt;item&gt;2509&lt;/item&gt;&lt;item&gt;2510&lt;/item&gt;&lt;item&gt;2511&lt;/item&gt;&lt;item&gt;2512&lt;/item&gt;&lt;item&gt;2514&lt;/item&gt;&lt;item&gt;2515&lt;/item&gt;&lt;item&gt;2516&lt;/item&gt;&lt;item&gt;2517&lt;/item&gt;&lt;item&gt;2519&lt;/item&gt;&lt;item&gt;2520&lt;/item&gt;&lt;item&gt;2521&lt;/item&gt;&lt;item&gt;2522&lt;/item&gt;&lt;item&gt;2523&lt;/item&gt;&lt;item&gt;2524&lt;/item&gt;&lt;item&gt;2525&lt;/item&gt;&lt;item&gt;2526&lt;/item&gt;&lt;item&gt;2527&lt;/item&gt;&lt;item&gt;2528&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record-ids&gt;&lt;/item&gt;&lt;/Libraries&gt;"/>
  </w:docVars>
  <w:rsids>
    <w:rsidRoot w:val="00BA5E45"/>
    <w:rsid w:val="00000FAC"/>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73B1"/>
    <w:rsid w:val="00027F74"/>
    <w:rsid w:val="00030516"/>
    <w:rsid w:val="00030643"/>
    <w:rsid w:val="00031194"/>
    <w:rsid w:val="00032382"/>
    <w:rsid w:val="00032884"/>
    <w:rsid w:val="000329AF"/>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84C"/>
    <w:rsid w:val="000A36E2"/>
    <w:rsid w:val="000A3A19"/>
    <w:rsid w:val="000A44AD"/>
    <w:rsid w:val="000A48AD"/>
    <w:rsid w:val="000A4B21"/>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6011"/>
    <w:rsid w:val="000C7B42"/>
    <w:rsid w:val="000D0367"/>
    <w:rsid w:val="000D07E9"/>
    <w:rsid w:val="000D0A11"/>
    <w:rsid w:val="000D142B"/>
    <w:rsid w:val="000D1650"/>
    <w:rsid w:val="000D2276"/>
    <w:rsid w:val="000D2A79"/>
    <w:rsid w:val="000D2C79"/>
    <w:rsid w:val="000D3807"/>
    <w:rsid w:val="000D3910"/>
    <w:rsid w:val="000D4ABE"/>
    <w:rsid w:val="000D50AF"/>
    <w:rsid w:val="000D53D8"/>
    <w:rsid w:val="000D5781"/>
    <w:rsid w:val="000D5F0C"/>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60D4"/>
    <w:rsid w:val="000F672B"/>
    <w:rsid w:val="000F6A9A"/>
    <w:rsid w:val="000F6E7B"/>
    <w:rsid w:val="000F719A"/>
    <w:rsid w:val="000F737A"/>
    <w:rsid w:val="000F73CF"/>
    <w:rsid w:val="000F7995"/>
    <w:rsid w:val="000F79FC"/>
    <w:rsid w:val="000F7CE6"/>
    <w:rsid w:val="001004AC"/>
    <w:rsid w:val="0010126B"/>
    <w:rsid w:val="00101E79"/>
    <w:rsid w:val="0010234A"/>
    <w:rsid w:val="001038AA"/>
    <w:rsid w:val="00104CD3"/>
    <w:rsid w:val="00104FF4"/>
    <w:rsid w:val="00105860"/>
    <w:rsid w:val="00105AAA"/>
    <w:rsid w:val="00111BA8"/>
    <w:rsid w:val="0011332E"/>
    <w:rsid w:val="00113DFD"/>
    <w:rsid w:val="001147D4"/>
    <w:rsid w:val="00115FF6"/>
    <w:rsid w:val="001168BE"/>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511"/>
    <w:rsid w:val="00141BF1"/>
    <w:rsid w:val="0014360D"/>
    <w:rsid w:val="00144482"/>
    <w:rsid w:val="001445C3"/>
    <w:rsid w:val="00144DA1"/>
    <w:rsid w:val="001457E3"/>
    <w:rsid w:val="001467F2"/>
    <w:rsid w:val="00146CFD"/>
    <w:rsid w:val="00146E79"/>
    <w:rsid w:val="0015030B"/>
    <w:rsid w:val="0015048E"/>
    <w:rsid w:val="0015087E"/>
    <w:rsid w:val="00150CEF"/>
    <w:rsid w:val="00151AF7"/>
    <w:rsid w:val="0015247A"/>
    <w:rsid w:val="001534DA"/>
    <w:rsid w:val="00153903"/>
    <w:rsid w:val="0015431F"/>
    <w:rsid w:val="00154426"/>
    <w:rsid w:val="00155AD5"/>
    <w:rsid w:val="00155D33"/>
    <w:rsid w:val="00156467"/>
    <w:rsid w:val="0015649F"/>
    <w:rsid w:val="001566DC"/>
    <w:rsid w:val="001572FD"/>
    <w:rsid w:val="001576D6"/>
    <w:rsid w:val="00160A07"/>
    <w:rsid w:val="00160AC7"/>
    <w:rsid w:val="00160D0A"/>
    <w:rsid w:val="00163175"/>
    <w:rsid w:val="0016392E"/>
    <w:rsid w:val="00163F75"/>
    <w:rsid w:val="0016439E"/>
    <w:rsid w:val="00164495"/>
    <w:rsid w:val="00164548"/>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810C3"/>
    <w:rsid w:val="0018214B"/>
    <w:rsid w:val="001825B8"/>
    <w:rsid w:val="0018353C"/>
    <w:rsid w:val="001839A8"/>
    <w:rsid w:val="001842DD"/>
    <w:rsid w:val="00185392"/>
    <w:rsid w:val="00185D27"/>
    <w:rsid w:val="0018601D"/>
    <w:rsid w:val="001865DA"/>
    <w:rsid w:val="00186D20"/>
    <w:rsid w:val="00186D2C"/>
    <w:rsid w:val="00187E70"/>
    <w:rsid w:val="00190EBA"/>
    <w:rsid w:val="001912A1"/>
    <w:rsid w:val="00191AF9"/>
    <w:rsid w:val="00192DF7"/>
    <w:rsid w:val="001930EF"/>
    <w:rsid w:val="001930F3"/>
    <w:rsid w:val="00193B5D"/>
    <w:rsid w:val="0019412F"/>
    <w:rsid w:val="00194A13"/>
    <w:rsid w:val="00195039"/>
    <w:rsid w:val="0019564F"/>
    <w:rsid w:val="001956AE"/>
    <w:rsid w:val="00195BB5"/>
    <w:rsid w:val="0019642A"/>
    <w:rsid w:val="0019677E"/>
    <w:rsid w:val="00196A08"/>
    <w:rsid w:val="00197D5E"/>
    <w:rsid w:val="00197E4D"/>
    <w:rsid w:val="001A0BE4"/>
    <w:rsid w:val="001A10D0"/>
    <w:rsid w:val="001A14BA"/>
    <w:rsid w:val="001A1C34"/>
    <w:rsid w:val="001A287A"/>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D21"/>
    <w:rsid w:val="001C7064"/>
    <w:rsid w:val="001C72F7"/>
    <w:rsid w:val="001C7431"/>
    <w:rsid w:val="001C744A"/>
    <w:rsid w:val="001D0859"/>
    <w:rsid w:val="001D1C2B"/>
    <w:rsid w:val="001D248E"/>
    <w:rsid w:val="001D2893"/>
    <w:rsid w:val="001D357A"/>
    <w:rsid w:val="001D46B4"/>
    <w:rsid w:val="001D54EB"/>
    <w:rsid w:val="001D55E0"/>
    <w:rsid w:val="001D72D2"/>
    <w:rsid w:val="001D7718"/>
    <w:rsid w:val="001E17A1"/>
    <w:rsid w:val="001E473E"/>
    <w:rsid w:val="001E4CB3"/>
    <w:rsid w:val="001E5DBA"/>
    <w:rsid w:val="001E77B3"/>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4E8"/>
    <w:rsid w:val="00223C96"/>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69E2"/>
    <w:rsid w:val="002A71AF"/>
    <w:rsid w:val="002A7385"/>
    <w:rsid w:val="002A7ADE"/>
    <w:rsid w:val="002A7BAD"/>
    <w:rsid w:val="002B0BA3"/>
    <w:rsid w:val="002B0ECD"/>
    <w:rsid w:val="002B165C"/>
    <w:rsid w:val="002B34C7"/>
    <w:rsid w:val="002B369B"/>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7B56"/>
    <w:rsid w:val="002D7BA3"/>
    <w:rsid w:val="002D7BBD"/>
    <w:rsid w:val="002E0B64"/>
    <w:rsid w:val="002E20EF"/>
    <w:rsid w:val="002E285F"/>
    <w:rsid w:val="002E3EBC"/>
    <w:rsid w:val="002E40A3"/>
    <w:rsid w:val="002E4613"/>
    <w:rsid w:val="002E50D3"/>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213D"/>
    <w:rsid w:val="0032219D"/>
    <w:rsid w:val="003223C8"/>
    <w:rsid w:val="0032252C"/>
    <w:rsid w:val="0032320B"/>
    <w:rsid w:val="00323B6C"/>
    <w:rsid w:val="00324F41"/>
    <w:rsid w:val="003251F6"/>
    <w:rsid w:val="00325EF0"/>
    <w:rsid w:val="003261EB"/>
    <w:rsid w:val="0032696D"/>
    <w:rsid w:val="003271C3"/>
    <w:rsid w:val="003309DA"/>
    <w:rsid w:val="00331103"/>
    <w:rsid w:val="00331526"/>
    <w:rsid w:val="00331F3C"/>
    <w:rsid w:val="003321F1"/>
    <w:rsid w:val="00332F22"/>
    <w:rsid w:val="00332F7E"/>
    <w:rsid w:val="0033318D"/>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4F4"/>
    <w:rsid w:val="003475CC"/>
    <w:rsid w:val="00347F41"/>
    <w:rsid w:val="00350733"/>
    <w:rsid w:val="003517E9"/>
    <w:rsid w:val="003518E5"/>
    <w:rsid w:val="00351B43"/>
    <w:rsid w:val="0035354A"/>
    <w:rsid w:val="003540ED"/>
    <w:rsid w:val="00354AF8"/>
    <w:rsid w:val="003559FC"/>
    <w:rsid w:val="00355BA9"/>
    <w:rsid w:val="00356113"/>
    <w:rsid w:val="00356118"/>
    <w:rsid w:val="00356387"/>
    <w:rsid w:val="003613E3"/>
    <w:rsid w:val="0036142C"/>
    <w:rsid w:val="00361F39"/>
    <w:rsid w:val="00362FC2"/>
    <w:rsid w:val="003637C9"/>
    <w:rsid w:val="00363A98"/>
    <w:rsid w:val="00363DC9"/>
    <w:rsid w:val="003641C3"/>
    <w:rsid w:val="0036453E"/>
    <w:rsid w:val="00364BFE"/>
    <w:rsid w:val="00364CF3"/>
    <w:rsid w:val="00367514"/>
    <w:rsid w:val="003677CA"/>
    <w:rsid w:val="00367A6D"/>
    <w:rsid w:val="003705C9"/>
    <w:rsid w:val="00370793"/>
    <w:rsid w:val="00371A9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915"/>
    <w:rsid w:val="003A5EFE"/>
    <w:rsid w:val="003A665F"/>
    <w:rsid w:val="003A67E4"/>
    <w:rsid w:val="003A743B"/>
    <w:rsid w:val="003A75D8"/>
    <w:rsid w:val="003A7EAB"/>
    <w:rsid w:val="003B0F5F"/>
    <w:rsid w:val="003B1175"/>
    <w:rsid w:val="003B1B2C"/>
    <w:rsid w:val="003B24A8"/>
    <w:rsid w:val="003B2E21"/>
    <w:rsid w:val="003B353A"/>
    <w:rsid w:val="003B3ADC"/>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17A4"/>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67"/>
    <w:rsid w:val="00404E1B"/>
    <w:rsid w:val="0040567F"/>
    <w:rsid w:val="004063F3"/>
    <w:rsid w:val="004065B8"/>
    <w:rsid w:val="0040790D"/>
    <w:rsid w:val="00410392"/>
    <w:rsid w:val="0041078F"/>
    <w:rsid w:val="00410835"/>
    <w:rsid w:val="004109EB"/>
    <w:rsid w:val="0041176A"/>
    <w:rsid w:val="00411DEE"/>
    <w:rsid w:val="00412411"/>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E43"/>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71AF"/>
    <w:rsid w:val="004400FC"/>
    <w:rsid w:val="00440A1A"/>
    <w:rsid w:val="00440F3A"/>
    <w:rsid w:val="00442E3D"/>
    <w:rsid w:val="00444209"/>
    <w:rsid w:val="0044548A"/>
    <w:rsid w:val="00445DB3"/>
    <w:rsid w:val="00446EBC"/>
    <w:rsid w:val="00447212"/>
    <w:rsid w:val="00447725"/>
    <w:rsid w:val="004478B7"/>
    <w:rsid w:val="00450724"/>
    <w:rsid w:val="00451DE0"/>
    <w:rsid w:val="004521A6"/>
    <w:rsid w:val="004525FA"/>
    <w:rsid w:val="00454007"/>
    <w:rsid w:val="00454551"/>
    <w:rsid w:val="00454C58"/>
    <w:rsid w:val="00455A5C"/>
    <w:rsid w:val="004562D7"/>
    <w:rsid w:val="00456BC8"/>
    <w:rsid w:val="0045754F"/>
    <w:rsid w:val="00457580"/>
    <w:rsid w:val="00457696"/>
    <w:rsid w:val="004576E6"/>
    <w:rsid w:val="00457F2F"/>
    <w:rsid w:val="00460A4C"/>
    <w:rsid w:val="00462217"/>
    <w:rsid w:val="00462535"/>
    <w:rsid w:val="004639F3"/>
    <w:rsid w:val="00463DB6"/>
    <w:rsid w:val="00463F83"/>
    <w:rsid w:val="004644BD"/>
    <w:rsid w:val="00464B28"/>
    <w:rsid w:val="004705BB"/>
    <w:rsid w:val="00470C92"/>
    <w:rsid w:val="004717ED"/>
    <w:rsid w:val="004732AC"/>
    <w:rsid w:val="0047350E"/>
    <w:rsid w:val="00473DFD"/>
    <w:rsid w:val="00475DA6"/>
    <w:rsid w:val="00476835"/>
    <w:rsid w:val="00480522"/>
    <w:rsid w:val="00480A6B"/>
    <w:rsid w:val="00481217"/>
    <w:rsid w:val="004818BB"/>
    <w:rsid w:val="00481A43"/>
    <w:rsid w:val="00482EA7"/>
    <w:rsid w:val="0048339D"/>
    <w:rsid w:val="00484B28"/>
    <w:rsid w:val="004850E5"/>
    <w:rsid w:val="00486ECA"/>
    <w:rsid w:val="00487277"/>
    <w:rsid w:val="00487655"/>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28F2"/>
    <w:rsid w:val="004A3CAE"/>
    <w:rsid w:val="004A4485"/>
    <w:rsid w:val="004A4B0C"/>
    <w:rsid w:val="004A4DD9"/>
    <w:rsid w:val="004A587F"/>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3E09"/>
    <w:rsid w:val="00554DFF"/>
    <w:rsid w:val="00554F58"/>
    <w:rsid w:val="005552ED"/>
    <w:rsid w:val="00555788"/>
    <w:rsid w:val="0055595D"/>
    <w:rsid w:val="00556836"/>
    <w:rsid w:val="00557847"/>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1A92"/>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207E"/>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619"/>
    <w:rsid w:val="00591AD2"/>
    <w:rsid w:val="00591B27"/>
    <w:rsid w:val="00591C00"/>
    <w:rsid w:val="005921C3"/>
    <w:rsid w:val="00592A8E"/>
    <w:rsid w:val="00592C32"/>
    <w:rsid w:val="00593967"/>
    <w:rsid w:val="00594289"/>
    <w:rsid w:val="00595045"/>
    <w:rsid w:val="00596146"/>
    <w:rsid w:val="00596984"/>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AAE"/>
    <w:rsid w:val="005F26B9"/>
    <w:rsid w:val="005F3D38"/>
    <w:rsid w:val="005F4346"/>
    <w:rsid w:val="005F752D"/>
    <w:rsid w:val="006005A9"/>
    <w:rsid w:val="00600888"/>
    <w:rsid w:val="006009B5"/>
    <w:rsid w:val="00600D0E"/>
    <w:rsid w:val="00601064"/>
    <w:rsid w:val="0060148A"/>
    <w:rsid w:val="006018D6"/>
    <w:rsid w:val="006018E9"/>
    <w:rsid w:val="00601AF2"/>
    <w:rsid w:val="00602B19"/>
    <w:rsid w:val="0060402D"/>
    <w:rsid w:val="0060520A"/>
    <w:rsid w:val="0060543A"/>
    <w:rsid w:val="00605FB9"/>
    <w:rsid w:val="0060705E"/>
    <w:rsid w:val="006105AB"/>
    <w:rsid w:val="00610EEA"/>
    <w:rsid w:val="00611687"/>
    <w:rsid w:val="006116DF"/>
    <w:rsid w:val="006125FA"/>
    <w:rsid w:val="00612AD8"/>
    <w:rsid w:val="00612C39"/>
    <w:rsid w:val="006131F9"/>
    <w:rsid w:val="0061323C"/>
    <w:rsid w:val="006134B6"/>
    <w:rsid w:val="006137A0"/>
    <w:rsid w:val="00613B6E"/>
    <w:rsid w:val="0061486B"/>
    <w:rsid w:val="006156E9"/>
    <w:rsid w:val="00616A56"/>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6CD3"/>
    <w:rsid w:val="006505B4"/>
    <w:rsid w:val="00650716"/>
    <w:rsid w:val="00650F07"/>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77F"/>
    <w:rsid w:val="00664B03"/>
    <w:rsid w:val="00665B8E"/>
    <w:rsid w:val="00665CFC"/>
    <w:rsid w:val="00666053"/>
    <w:rsid w:val="00666C9F"/>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1AEC"/>
    <w:rsid w:val="006B214A"/>
    <w:rsid w:val="006B262B"/>
    <w:rsid w:val="006B29FD"/>
    <w:rsid w:val="006B2BDB"/>
    <w:rsid w:val="006B2FD7"/>
    <w:rsid w:val="006B3798"/>
    <w:rsid w:val="006B382E"/>
    <w:rsid w:val="006B391A"/>
    <w:rsid w:val="006B3976"/>
    <w:rsid w:val="006B3ACF"/>
    <w:rsid w:val="006B3B86"/>
    <w:rsid w:val="006B4E68"/>
    <w:rsid w:val="006B58DA"/>
    <w:rsid w:val="006B636B"/>
    <w:rsid w:val="006B6754"/>
    <w:rsid w:val="006B740D"/>
    <w:rsid w:val="006B74AA"/>
    <w:rsid w:val="006C1285"/>
    <w:rsid w:val="006C1741"/>
    <w:rsid w:val="006C25C5"/>
    <w:rsid w:val="006C295D"/>
    <w:rsid w:val="006C301B"/>
    <w:rsid w:val="006C333D"/>
    <w:rsid w:val="006C428A"/>
    <w:rsid w:val="006C44A5"/>
    <w:rsid w:val="006C54F5"/>
    <w:rsid w:val="006C5922"/>
    <w:rsid w:val="006C5F7D"/>
    <w:rsid w:val="006D0E20"/>
    <w:rsid w:val="006D10E7"/>
    <w:rsid w:val="006D1F8F"/>
    <w:rsid w:val="006D4516"/>
    <w:rsid w:val="006D48CD"/>
    <w:rsid w:val="006D4AD6"/>
    <w:rsid w:val="006D5084"/>
    <w:rsid w:val="006D63AD"/>
    <w:rsid w:val="006E1A28"/>
    <w:rsid w:val="006E1C86"/>
    <w:rsid w:val="006E1FD3"/>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61C2"/>
    <w:rsid w:val="006F6294"/>
    <w:rsid w:val="006F6744"/>
    <w:rsid w:val="006F7692"/>
    <w:rsid w:val="006F79E4"/>
    <w:rsid w:val="006F7BD1"/>
    <w:rsid w:val="007001F3"/>
    <w:rsid w:val="007007A5"/>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2D9A"/>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5F7D"/>
    <w:rsid w:val="0077644E"/>
    <w:rsid w:val="0077663D"/>
    <w:rsid w:val="00776DAE"/>
    <w:rsid w:val="00777656"/>
    <w:rsid w:val="00777675"/>
    <w:rsid w:val="00777780"/>
    <w:rsid w:val="007777AC"/>
    <w:rsid w:val="00777891"/>
    <w:rsid w:val="00777E86"/>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6384"/>
    <w:rsid w:val="007D6DBA"/>
    <w:rsid w:val="007D70B2"/>
    <w:rsid w:val="007D7490"/>
    <w:rsid w:val="007E0C0C"/>
    <w:rsid w:val="007E18E3"/>
    <w:rsid w:val="007E281B"/>
    <w:rsid w:val="007E2831"/>
    <w:rsid w:val="007E3061"/>
    <w:rsid w:val="007E3803"/>
    <w:rsid w:val="007E3A58"/>
    <w:rsid w:val="007E4EA4"/>
    <w:rsid w:val="007E4EA9"/>
    <w:rsid w:val="007E5B3F"/>
    <w:rsid w:val="007E5E9D"/>
    <w:rsid w:val="007E6535"/>
    <w:rsid w:val="007E6751"/>
    <w:rsid w:val="007E7CAD"/>
    <w:rsid w:val="007F079C"/>
    <w:rsid w:val="007F1B18"/>
    <w:rsid w:val="007F2833"/>
    <w:rsid w:val="007F35F9"/>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1184"/>
    <w:rsid w:val="0082209D"/>
    <w:rsid w:val="00822B14"/>
    <w:rsid w:val="00822B66"/>
    <w:rsid w:val="00823990"/>
    <w:rsid w:val="008254B2"/>
    <w:rsid w:val="00825907"/>
    <w:rsid w:val="0082660B"/>
    <w:rsid w:val="008270A4"/>
    <w:rsid w:val="0082747F"/>
    <w:rsid w:val="00830545"/>
    <w:rsid w:val="00830653"/>
    <w:rsid w:val="00830AD3"/>
    <w:rsid w:val="008312F5"/>
    <w:rsid w:val="00831485"/>
    <w:rsid w:val="00831764"/>
    <w:rsid w:val="008323E6"/>
    <w:rsid w:val="00833769"/>
    <w:rsid w:val="0083396B"/>
    <w:rsid w:val="00835980"/>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938"/>
    <w:rsid w:val="00873E03"/>
    <w:rsid w:val="008754E5"/>
    <w:rsid w:val="00881281"/>
    <w:rsid w:val="00881650"/>
    <w:rsid w:val="008818BC"/>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86F"/>
    <w:rsid w:val="00896898"/>
    <w:rsid w:val="00896ABF"/>
    <w:rsid w:val="008972FE"/>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A74"/>
    <w:rsid w:val="008C29CC"/>
    <w:rsid w:val="008C30C2"/>
    <w:rsid w:val="008C3356"/>
    <w:rsid w:val="008C3BFF"/>
    <w:rsid w:val="008C48AB"/>
    <w:rsid w:val="008C5E41"/>
    <w:rsid w:val="008C607A"/>
    <w:rsid w:val="008C6256"/>
    <w:rsid w:val="008C668E"/>
    <w:rsid w:val="008D0011"/>
    <w:rsid w:val="008D0C3C"/>
    <w:rsid w:val="008D11CB"/>
    <w:rsid w:val="008D195D"/>
    <w:rsid w:val="008D1A7E"/>
    <w:rsid w:val="008D241E"/>
    <w:rsid w:val="008D288D"/>
    <w:rsid w:val="008D33A8"/>
    <w:rsid w:val="008D66B5"/>
    <w:rsid w:val="008D7332"/>
    <w:rsid w:val="008D7908"/>
    <w:rsid w:val="008D7D63"/>
    <w:rsid w:val="008E06EA"/>
    <w:rsid w:val="008E0BE3"/>
    <w:rsid w:val="008E1078"/>
    <w:rsid w:val="008E1689"/>
    <w:rsid w:val="008E27E8"/>
    <w:rsid w:val="008E31F2"/>
    <w:rsid w:val="008E3512"/>
    <w:rsid w:val="008E45B3"/>
    <w:rsid w:val="008E47FC"/>
    <w:rsid w:val="008E4A15"/>
    <w:rsid w:val="008E4C58"/>
    <w:rsid w:val="008E51A7"/>
    <w:rsid w:val="008E6928"/>
    <w:rsid w:val="008E6F40"/>
    <w:rsid w:val="008E7058"/>
    <w:rsid w:val="008F1AC8"/>
    <w:rsid w:val="008F29B3"/>
    <w:rsid w:val="008F381B"/>
    <w:rsid w:val="008F3A3A"/>
    <w:rsid w:val="008F4713"/>
    <w:rsid w:val="008F4CDF"/>
    <w:rsid w:val="008F50F6"/>
    <w:rsid w:val="008F5946"/>
    <w:rsid w:val="008F64B7"/>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3998"/>
    <w:rsid w:val="00943CE8"/>
    <w:rsid w:val="00945A41"/>
    <w:rsid w:val="009478BC"/>
    <w:rsid w:val="00947AA0"/>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94F21"/>
    <w:rsid w:val="009A09A9"/>
    <w:rsid w:val="009A31C1"/>
    <w:rsid w:val="009A3665"/>
    <w:rsid w:val="009A43B6"/>
    <w:rsid w:val="009A4555"/>
    <w:rsid w:val="009A48BF"/>
    <w:rsid w:val="009A53E6"/>
    <w:rsid w:val="009B139F"/>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21D1"/>
    <w:rsid w:val="009C254B"/>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B6D"/>
    <w:rsid w:val="009D6D7A"/>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128C"/>
    <w:rsid w:val="00A125C0"/>
    <w:rsid w:val="00A1263E"/>
    <w:rsid w:val="00A12D3B"/>
    <w:rsid w:val="00A13647"/>
    <w:rsid w:val="00A1601F"/>
    <w:rsid w:val="00A16705"/>
    <w:rsid w:val="00A21172"/>
    <w:rsid w:val="00A224C0"/>
    <w:rsid w:val="00A22EC2"/>
    <w:rsid w:val="00A2348C"/>
    <w:rsid w:val="00A23EB5"/>
    <w:rsid w:val="00A241E1"/>
    <w:rsid w:val="00A24F38"/>
    <w:rsid w:val="00A25700"/>
    <w:rsid w:val="00A25EE2"/>
    <w:rsid w:val="00A26737"/>
    <w:rsid w:val="00A3050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C5"/>
    <w:rsid w:val="00A7123C"/>
    <w:rsid w:val="00A71877"/>
    <w:rsid w:val="00A71EC7"/>
    <w:rsid w:val="00A7425C"/>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4BB9"/>
    <w:rsid w:val="00B05ABE"/>
    <w:rsid w:val="00B05C5A"/>
    <w:rsid w:val="00B05C78"/>
    <w:rsid w:val="00B061C2"/>
    <w:rsid w:val="00B0644A"/>
    <w:rsid w:val="00B0677A"/>
    <w:rsid w:val="00B06F65"/>
    <w:rsid w:val="00B11DBB"/>
    <w:rsid w:val="00B1213C"/>
    <w:rsid w:val="00B12F85"/>
    <w:rsid w:val="00B13578"/>
    <w:rsid w:val="00B1360E"/>
    <w:rsid w:val="00B13FAA"/>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C0238"/>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10887"/>
    <w:rsid w:val="00C11417"/>
    <w:rsid w:val="00C123BE"/>
    <w:rsid w:val="00C132DB"/>
    <w:rsid w:val="00C138CE"/>
    <w:rsid w:val="00C13F17"/>
    <w:rsid w:val="00C15078"/>
    <w:rsid w:val="00C15441"/>
    <w:rsid w:val="00C16B01"/>
    <w:rsid w:val="00C17395"/>
    <w:rsid w:val="00C2137D"/>
    <w:rsid w:val="00C22807"/>
    <w:rsid w:val="00C23F49"/>
    <w:rsid w:val="00C27F93"/>
    <w:rsid w:val="00C3037A"/>
    <w:rsid w:val="00C327B5"/>
    <w:rsid w:val="00C3290B"/>
    <w:rsid w:val="00C3295A"/>
    <w:rsid w:val="00C32EAB"/>
    <w:rsid w:val="00C339B8"/>
    <w:rsid w:val="00C33BB8"/>
    <w:rsid w:val="00C34C2A"/>
    <w:rsid w:val="00C36415"/>
    <w:rsid w:val="00C36640"/>
    <w:rsid w:val="00C3692D"/>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761E"/>
    <w:rsid w:val="00CA7E39"/>
    <w:rsid w:val="00CB0D0D"/>
    <w:rsid w:val="00CB10AE"/>
    <w:rsid w:val="00CB1248"/>
    <w:rsid w:val="00CB1954"/>
    <w:rsid w:val="00CB2539"/>
    <w:rsid w:val="00CB295F"/>
    <w:rsid w:val="00CB2C74"/>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CE2"/>
    <w:rsid w:val="00CC71F2"/>
    <w:rsid w:val="00CD2A36"/>
    <w:rsid w:val="00CD2FA2"/>
    <w:rsid w:val="00CD324B"/>
    <w:rsid w:val="00CD368A"/>
    <w:rsid w:val="00CD52B5"/>
    <w:rsid w:val="00CD6794"/>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8BE"/>
    <w:rsid w:val="00CF1E64"/>
    <w:rsid w:val="00CF2D81"/>
    <w:rsid w:val="00CF2E9D"/>
    <w:rsid w:val="00CF303A"/>
    <w:rsid w:val="00CF307E"/>
    <w:rsid w:val="00CF3BAF"/>
    <w:rsid w:val="00CF3FEE"/>
    <w:rsid w:val="00CF53A0"/>
    <w:rsid w:val="00CF5559"/>
    <w:rsid w:val="00CF5E53"/>
    <w:rsid w:val="00CF5E57"/>
    <w:rsid w:val="00CF63FF"/>
    <w:rsid w:val="00CF6521"/>
    <w:rsid w:val="00CF7124"/>
    <w:rsid w:val="00CF79AC"/>
    <w:rsid w:val="00CF7EA9"/>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F78"/>
    <w:rsid w:val="00D14A65"/>
    <w:rsid w:val="00D14D28"/>
    <w:rsid w:val="00D14F1D"/>
    <w:rsid w:val="00D15060"/>
    <w:rsid w:val="00D1599A"/>
    <w:rsid w:val="00D15E7D"/>
    <w:rsid w:val="00D15FF4"/>
    <w:rsid w:val="00D17F1F"/>
    <w:rsid w:val="00D21F35"/>
    <w:rsid w:val="00D2277E"/>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6DAF"/>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40249"/>
    <w:rsid w:val="00E410D2"/>
    <w:rsid w:val="00E4133B"/>
    <w:rsid w:val="00E41F87"/>
    <w:rsid w:val="00E42A7A"/>
    <w:rsid w:val="00E42FC3"/>
    <w:rsid w:val="00E43CA8"/>
    <w:rsid w:val="00E46173"/>
    <w:rsid w:val="00E46402"/>
    <w:rsid w:val="00E476C0"/>
    <w:rsid w:val="00E47988"/>
    <w:rsid w:val="00E50ACE"/>
    <w:rsid w:val="00E50E26"/>
    <w:rsid w:val="00E51B00"/>
    <w:rsid w:val="00E51F63"/>
    <w:rsid w:val="00E520A2"/>
    <w:rsid w:val="00E53065"/>
    <w:rsid w:val="00E530A3"/>
    <w:rsid w:val="00E5310B"/>
    <w:rsid w:val="00E53B12"/>
    <w:rsid w:val="00E5423F"/>
    <w:rsid w:val="00E544A7"/>
    <w:rsid w:val="00E54A9A"/>
    <w:rsid w:val="00E55005"/>
    <w:rsid w:val="00E55916"/>
    <w:rsid w:val="00E5596D"/>
    <w:rsid w:val="00E55BDD"/>
    <w:rsid w:val="00E5789A"/>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C2A"/>
    <w:rsid w:val="00EA067B"/>
    <w:rsid w:val="00EA07BE"/>
    <w:rsid w:val="00EA08E3"/>
    <w:rsid w:val="00EA169E"/>
    <w:rsid w:val="00EA2398"/>
    <w:rsid w:val="00EA29CA"/>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D99"/>
    <w:rsid w:val="00EB7A8F"/>
    <w:rsid w:val="00EC05D0"/>
    <w:rsid w:val="00EC07AF"/>
    <w:rsid w:val="00EC1823"/>
    <w:rsid w:val="00EC2F73"/>
    <w:rsid w:val="00EC3303"/>
    <w:rsid w:val="00EC417F"/>
    <w:rsid w:val="00EC44E5"/>
    <w:rsid w:val="00EC474D"/>
    <w:rsid w:val="00EC5186"/>
    <w:rsid w:val="00EC55A9"/>
    <w:rsid w:val="00EC6A85"/>
    <w:rsid w:val="00EC6BA0"/>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449"/>
    <w:rsid w:val="00EF0723"/>
    <w:rsid w:val="00EF0BC1"/>
    <w:rsid w:val="00EF0C47"/>
    <w:rsid w:val="00EF13F5"/>
    <w:rsid w:val="00EF1724"/>
    <w:rsid w:val="00EF173E"/>
    <w:rsid w:val="00EF1D94"/>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7555"/>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02D"/>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23D8"/>
    <w:rsid w:val="00F92A9A"/>
    <w:rsid w:val="00F949E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23</Pages>
  <Words>17567</Words>
  <Characters>100138</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197</cp:revision>
  <cp:lastPrinted>2020-12-07T21:16:00Z</cp:lastPrinted>
  <dcterms:created xsi:type="dcterms:W3CDTF">2021-02-08T04:31:00Z</dcterms:created>
  <dcterms:modified xsi:type="dcterms:W3CDTF">2021-04-21T00:06:00Z</dcterms:modified>
</cp:coreProperties>
</file>